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3BCD073" w14:textId="2A6F4732" w:rsidR="005455AE" w:rsidRPr="002B272A" w:rsidRDefault="00E05B01" w:rsidP="002B272A">
      <w:pPr>
        <w:autoSpaceDE w:val="0"/>
        <w:autoSpaceDN w:val="0"/>
        <w:adjustRightInd w:val="0"/>
        <w:spacing w:before="0" w:after="0" w:line="240" w:lineRule="auto"/>
        <w:ind w:firstLine="0"/>
        <w:jc w:val="center"/>
        <w:rPr>
          <w:rFonts w:asciiTheme="minorHAnsi" w:hAnsiTheme="minorHAnsi" w:cs="LMRoman17-Regular"/>
          <w:sz w:val="41"/>
          <w:szCs w:val="41"/>
        </w:rPr>
      </w:pPr>
      <w:r>
        <w:rPr>
          <w:rFonts w:asciiTheme="minorHAnsi" w:hAnsiTheme="minorHAnsi" w:cs="LMRoman17-Regular"/>
          <w:sz w:val="41"/>
          <w:szCs w:val="41"/>
        </w:rPr>
        <w:t>A m</w:t>
      </w:r>
      <w:r w:rsidR="002B272A" w:rsidRPr="002B272A">
        <w:rPr>
          <w:rFonts w:asciiTheme="minorHAnsi" w:hAnsiTheme="minorHAnsi" w:cs="LMRoman17-Regular"/>
          <w:sz w:val="41"/>
          <w:szCs w:val="41"/>
        </w:rPr>
        <w:t>odel of Chinook salmon consumption by marine mammals in Puget Sound inland waters from 1970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20FCB960"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Eric J. Ward</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Jonathan Scordino</w:t>
      </w:r>
      <w:r w:rsidR="00E02E78" w:rsidRPr="000B683B">
        <w:rPr>
          <w:vertAlign w:val="superscript"/>
        </w:rPr>
        <w:t>5</w:t>
      </w:r>
      <w:r w:rsidR="00692EE1">
        <w:t>, Steve Jefferies</w:t>
      </w:r>
      <w:r w:rsidR="00E02E78" w:rsidRPr="000B683B">
        <w:rPr>
          <w:vertAlign w:val="superscript"/>
        </w:rPr>
        <w:t>6</w:t>
      </w:r>
      <w:r w:rsidR="00692EE1">
        <w:t>, Scott Pearson</w:t>
      </w:r>
      <w:r w:rsidR="00E02E78" w:rsidRPr="000B683B">
        <w:rPr>
          <w:vertAlign w:val="superscript"/>
        </w:rPr>
        <w:t>6</w:t>
      </w:r>
      <w:r w:rsidR="00692EE1">
        <w:t>, Kristin Marshall</w:t>
      </w:r>
      <w:r w:rsidR="00E02E78" w:rsidRPr="000B683B">
        <w:rPr>
          <w:vertAlign w:val="superscript"/>
        </w:rPr>
        <w:t>7</w:t>
      </w:r>
      <w:r w:rsidR="00692EE1">
        <w:t xml:space="preserve"> </w:t>
      </w:r>
    </w:p>
    <w:p w14:paraId="4845E71D" w14:textId="77777777" w:rsidR="00D773C3" w:rsidRDefault="00D773C3" w:rsidP="000B683B">
      <w:pPr>
        <w:ind w:firstLine="0"/>
        <w:rPr>
          <w:vertAlign w:val="superscript"/>
        </w:rPr>
      </w:pPr>
    </w:p>
    <w:p w14:paraId="39D70FFD" w14:textId="208E6D46" w:rsidR="00121C62" w:rsidRPr="002C7815" w:rsidRDefault="00121C62" w:rsidP="000B683B">
      <w:pPr>
        <w:spacing w:line="240" w:lineRule="auto"/>
        <w:ind w:firstLine="0"/>
      </w:pPr>
      <w:r w:rsidRPr="002C7815">
        <w:rPr>
          <w:vertAlign w:val="superscript"/>
        </w:rPr>
        <w:t>1</w:t>
      </w:r>
      <w:r w:rsidRPr="002C7815">
        <w:t xml:space="preserve"> Oregon State University, Department of Fisheries and Wildlife, Corvallis OR 97330, USA</w:t>
      </w:r>
    </w:p>
    <w:p w14:paraId="3583E8B8" w14:textId="77777777"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Montlake Blvd. East, Seattle, WA 98117, USA</w:t>
      </w:r>
    </w:p>
    <w:p w14:paraId="7CACDE06" w14:textId="59B2D03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USA</w:t>
      </w:r>
    </w:p>
    <w:p w14:paraId="6F6DB695" w14:textId="77777777"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Department of Biology, Western Washington University, Bellingham WA 98225, USA</w:t>
      </w:r>
    </w:p>
    <w:p w14:paraId="357054D4" w14:textId="5F0265D1"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Neah Bay WA 98357, USA</w:t>
      </w:r>
    </w:p>
    <w:p w14:paraId="7945EFFF" w14:textId="7F5EFC4F"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USA</w:t>
      </w:r>
    </w:p>
    <w:p w14:paraId="78EFBC2F" w14:textId="67B9C8E1"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USA</w:t>
      </w:r>
    </w:p>
    <w:p w14:paraId="20C39E84" w14:textId="77777777" w:rsidR="00E02E78" w:rsidRPr="000B683B" w:rsidRDefault="00E02E78" w:rsidP="000B683B">
      <w:pPr>
        <w:ind w:firstLine="0"/>
      </w:pPr>
    </w:p>
    <w:p w14:paraId="6B2C16E2" w14:textId="77777777" w:rsidR="00335066" w:rsidRPr="00F52E41" w:rsidRDefault="00334D90" w:rsidP="00DE6108">
      <w:pPr>
        <w:spacing w:before="0" w:after="200"/>
        <w:jc w:val="both"/>
        <w:rPr>
          <w:rStyle w:val="KeywordTok0"/>
          <w:rFonts w:ascii="Cambria" w:eastAsia="MS Gothic" w:hAnsi="Cambria"/>
          <w:b w:val="0"/>
          <w:bCs/>
          <w:sz w:val="24"/>
        </w:rPr>
      </w:pPr>
      <w:r w:rsidRPr="00DE6108">
        <w:rPr>
          <w:rStyle w:val="KeywordTok0"/>
          <w:rFonts w:ascii="Cambria" w:hAnsi="Cambria"/>
          <w:b w:val="0"/>
          <w:sz w:val="24"/>
        </w:rPr>
        <w:t>Abstract</w:t>
      </w:r>
    </w:p>
    <w:p w14:paraId="1576C48E" w14:textId="77777777" w:rsidR="00334D90" w:rsidRPr="00F52E41" w:rsidRDefault="00334D90">
      <w:pPr>
        <w:spacing w:before="0" w:after="200"/>
        <w:rPr>
          <w:rStyle w:val="KeywordTok0"/>
          <w:rFonts w:ascii="Cambria" w:eastAsia="MS Gothic" w:hAnsi="Cambria"/>
          <w:b w:val="0"/>
          <w:bCs/>
          <w:sz w:val="24"/>
        </w:rPr>
      </w:pPr>
      <w:r>
        <w:rPr>
          <w:rStyle w:val="KeywordTok0"/>
          <w:rFonts w:ascii="Cambria" w:hAnsi="Cambria"/>
          <w:sz w:val="24"/>
        </w:rPr>
        <w:br w:type="page"/>
      </w:r>
    </w:p>
    <w:p w14:paraId="20F3FCA1" w14:textId="77777777" w:rsidR="005455AE" w:rsidRPr="00DE6108" w:rsidRDefault="00EF77A7" w:rsidP="00D40E2C">
      <w:pPr>
        <w:pStyle w:val="Heading1"/>
        <w:rPr>
          <w:rFonts w:ascii="Cambria" w:hAnsi="Cambria"/>
          <w:sz w:val="24"/>
          <w:szCs w:val="24"/>
        </w:rPr>
      </w:pPr>
      <w:bookmarkStart w:id="0" w:name="introduction"/>
      <w:bookmarkEnd w:id="0"/>
      <w:r w:rsidRPr="00DE6108">
        <w:rPr>
          <w:rFonts w:ascii="Cambria" w:hAnsi="Cambria"/>
          <w:sz w:val="24"/>
          <w:szCs w:val="24"/>
        </w:rPr>
        <w:lastRenderedPageBreak/>
        <w:t>Introduction</w:t>
      </w:r>
    </w:p>
    <w:p w14:paraId="09607BBF" w14:textId="1F365D81" w:rsidR="0052355B" w:rsidRDefault="00EF77A7" w:rsidP="0091075C">
      <w:r>
        <w:t xml:space="preserve">The recovery of many marine mammals around the world is a conservation success story </w:t>
      </w:r>
      <w:r w:rsidR="0006184F">
        <w:fldChar w:fldCharType="begin"/>
      </w:r>
      <w:r w:rsidR="0006184F">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rsidR="0006184F">
        <w:fldChar w:fldCharType="separate"/>
      </w:r>
      <w:r w:rsidR="0006184F" w:rsidRPr="0006184F">
        <w:t>(Magera et al. 2013)</w:t>
      </w:r>
      <w:r w:rsidR="0006184F">
        <w:fldChar w:fldCharType="end"/>
      </w:r>
      <w:r>
        <w:t>, but</w:t>
      </w:r>
      <w:r w:rsidR="006B6AD3">
        <w:t xml:space="preserve"> it</w:t>
      </w:r>
      <w:r>
        <w:t xml:space="preserve"> has </w:t>
      </w:r>
      <w:r w:rsidR="006B6AD3">
        <w:t xml:space="preserve">also </w:t>
      </w:r>
      <w:r>
        <w:t xml:space="preserve">created new challenges for managing coastal ecosystems </w:t>
      </w:r>
      <w:r w:rsidR="00C77D58">
        <w:fldChar w:fldCharType="begin"/>
      </w:r>
      <w:r w:rsidR="00C77D58">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rsidR="00C77D58">
        <w:fldChar w:fldCharType="separate"/>
      </w:r>
      <w:r w:rsidR="00C77D58" w:rsidRPr="00C77D58">
        <w:t>(Marshall et al. 2015, Smith et al. 2015)</w:t>
      </w:r>
      <w:r w:rsidR="00C77D58">
        <w:fldChar w:fldCharType="end"/>
      </w:r>
      <w:r>
        <w:t xml:space="preserve">. </w:t>
      </w:r>
      <w:r w:rsidR="000618BF">
        <w:t xml:space="preserve">Similar to </w:t>
      </w:r>
      <w:r>
        <w:t xml:space="preserve">recent trends in global temperature, </w:t>
      </w:r>
      <w:r w:rsidR="000618BF">
        <w:t xml:space="preserve">the </w:t>
      </w:r>
      <w:r>
        <w:t>abundance</w:t>
      </w:r>
      <w:r w:rsidR="00E05B01">
        <w:t>s</w:t>
      </w:r>
      <w:r>
        <w:t xml:space="preserve"> of marine mammals </w:t>
      </w:r>
      <w:r w:rsidR="000618BF">
        <w:t xml:space="preserve">have </w:t>
      </w:r>
      <w:r>
        <w:t>exhibited non-stationary trend</w:t>
      </w:r>
      <w:r w:rsidR="00E05B01">
        <w:t>s</w:t>
      </w:r>
      <w:r w:rsidR="00B9038F">
        <w:t xml:space="preserve"> r</w:t>
      </w:r>
      <w:r>
        <w:t>ather than fluctuating around constant value</w:t>
      </w:r>
      <w:r w:rsidR="00E05B01">
        <w:t>s</w:t>
      </w:r>
      <w:r w:rsidR="00B9038F">
        <w:t xml:space="preserve"> </w:t>
      </w:r>
      <w:r w:rsidR="00C77D58">
        <w:fldChar w:fldCharType="begin"/>
      </w:r>
      <w:r w:rsidR="00C77D58">
        <w:instrText xml:space="preserve"> ADDIN ZOTERO_ITEM CSL_CITATION {"citationID":"ruoor7bkv","properties":{"formattedCitation":"(Burek et al. 2008, Hunter et al. 2010)","plainCitation":"(Burek et al. 2008, Hunter et al. 2010)"},"citationItems":[{"id":741,"uris":["http://zotero.org/users/local/DW6AEAS0/items/5AS38ES6"],"uri":["http://zotero.org/users/local/DW6AEAS0/items/5AS38ES6"],"itemData":{"id":741,"type":"article-journal","title":"Effects of climate change on Arctic marine mammal health","container-title":"Ecological Applications","page":"S126–S134","volume":"18","issue":"sp2","source":"Google Scholar","author":[{"family":"Burek","given":"Kathy A."},{"family":"Gulland","given":"Frances MD"},{"family":"O'Hara","given":"Todd M."}],"issued":{"date-parts":[["2008"]]}}},{"id":744,"uris":["http://zotero.org/users/local/DW6AEAS0/items/B6RUG83I"],"uri":["http://zotero.org/users/local/DW6AEAS0/items/B6RUG83I"],"itemData":{"id":744,"type":"article-journal","title":"Climate change threatens polar bear populations: a stochastic demographic analysis","container-title":"Ecology","page":"2883–2897","volume":"91","issue":"10","source":"Google Scholar","shortTitle":"Climate change threatens polar bear populations","author":[{"family":"Hunter","given":"Christine M."},{"family":"Caswell","given":"Hal"},{"family":"Runge","given":"Michael C."},{"family":"Regehr","given":"Eric V."},{"family":"Amstrup","given":"Steve C."},{"family":"Stirling","given":"Ian"}],"issued":{"date-parts":[["2010"]]}}}],"schema":"https://github.com/citation-style-language/schema/raw/master/csl-citation.json"} </w:instrText>
      </w:r>
      <w:r w:rsidR="00C77D58">
        <w:fldChar w:fldCharType="separate"/>
      </w:r>
      <w:r w:rsidR="00C77D58" w:rsidRPr="00C77D58">
        <w:t>(Burek et al. 2008, Hunter et al. 2010)</w:t>
      </w:r>
      <w:r w:rsidR="00C77D58">
        <w:fldChar w:fldCharType="end"/>
      </w:r>
      <w:r>
        <w:t xml:space="preserve">. These </w:t>
      </w:r>
      <w:r w:rsidR="00772969">
        <w:t>non-stationary changes</w:t>
      </w:r>
      <w:r>
        <w:t xml:space="preserve"> require management models (fisheries assessment models, spatial models predicting suitable habitat, etc</w:t>
      </w:r>
      <w:r w:rsidR="00637DFD">
        <w:t>.</w:t>
      </w:r>
      <w:r>
        <w:t xml:space="preserve">) </w:t>
      </w:r>
      <w:r w:rsidR="00431186">
        <w:t xml:space="preserve">that </w:t>
      </w:r>
      <w:r>
        <w:t xml:space="preserve">incorporate </w:t>
      </w:r>
      <w:r w:rsidR="00431186">
        <w:t>long-</w:t>
      </w:r>
      <w:r>
        <w:t xml:space="preserve">term changes in abundance. </w:t>
      </w:r>
      <w:r w:rsidR="009C3376">
        <w:t xml:space="preserve">Including predation in estimates of fish natural mortality yields a better understanding of predator - prey relationships and improves </w:t>
      </w:r>
      <w:r w:rsidR="006B6AD3">
        <w:t xml:space="preserve">the </w:t>
      </w:r>
      <w:r w:rsidR="009C3376">
        <w:t xml:space="preserve">management by adjusting reference points </w:t>
      </w:r>
      <w:r w:rsidR="00A16780">
        <w:fldChar w:fldCharType="begin"/>
      </w:r>
      <w:r w:rsidR="00A16780">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rsidR="00A16780">
        <w:fldChar w:fldCharType="separate"/>
      </w:r>
      <w:r w:rsidR="00A16780" w:rsidRPr="00A16780">
        <w:t>(Hollowed et al. 2000, Tyrrell et al. 2011)</w:t>
      </w:r>
      <w:r w:rsidR="00A16780">
        <w:fldChar w:fldCharType="end"/>
      </w:r>
      <w:r w:rsidR="009C3376">
        <w:t>.</w:t>
      </w:r>
      <w:r w:rsidR="0052355B">
        <w:t xml:space="preserve">  </w:t>
      </w:r>
      <w:r w:rsidR="00D121BA">
        <w:t xml:space="preserve">However, </w:t>
      </w:r>
      <w:r w:rsidR="004B4F50">
        <w:t xml:space="preserve">until recently </w:t>
      </w:r>
      <w:r w:rsidR="00D121BA">
        <w:t>m</w:t>
      </w:r>
      <w:r>
        <w:t xml:space="preserve">any of the fisheries assessment models used around the world have generally ignored ecosystem processes, including predation </w:t>
      </w:r>
      <w:r w:rsidR="00A16780">
        <w:fldChar w:fldCharType="begin"/>
      </w:r>
      <w:r w:rsidR="00A16780">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rsidR="00A16780">
        <w:fldChar w:fldCharType="separate"/>
      </w:r>
      <w:r w:rsidR="00A16780" w:rsidRPr="00A16780">
        <w:t>(Skern-Mauritzen et al. 2015)</w:t>
      </w:r>
      <w:r w:rsidR="00A16780">
        <w:fldChar w:fldCharType="end"/>
      </w:r>
      <w:r>
        <w:t xml:space="preserve">. </w:t>
      </w:r>
    </w:p>
    <w:p w14:paraId="5EC6257F" w14:textId="0E1438DD" w:rsidR="0091075C" w:rsidRDefault="004A4A56">
      <w:r>
        <w:t xml:space="preserve">Predation by marine mammals </w:t>
      </w:r>
      <w:r w:rsidR="00EF77A7">
        <w:t>may be affecting the recovery or productivity of commercially important fish stocks</w:t>
      </w:r>
      <w:r w:rsidR="004F1A7C">
        <w:t xml:space="preserve"> worldwide</w:t>
      </w:r>
      <w:r w:rsidR="00EF77A7">
        <w:t xml:space="preserve">. Examples include Cape fur seal </w:t>
      </w:r>
      <w:r w:rsidR="005C700F">
        <w:t>(</w:t>
      </w:r>
      <w:r w:rsidR="005C700F" w:rsidRPr="00EA154C">
        <w:rPr>
          <w:i/>
        </w:rPr>
        <w:t>Arctocephalus pusillus pusillus</w:t>
      </w:r>
      <w:r w:rsidR="005C700F">
        <w:t xml:space="preserve">) </w:t>
      </w:r>
      <w:r w:rsidR="00EF77A7">
        <w:t xml:space="preserve">predation on hake </w:t>
      </w:r>
      <w:r w:rsidR="005C700F">
        <w:t>(</w:t>
      </w:r>
      <w:r w:rsidR="00D31AA6" w:rsidRPr="00D31AA6">
        <w:rPr>
          <w:rStyle w:val="st"/>
          <w:i/>
        </w:rPr>
        <w:t>Merluccius poli</w:t>
      </w:r>
      <w:r w:rsidR="005C700F">
        <w:t xml:space="preserve">) </w:t>
      </w:r>
      <w:r w:rsidR="00EF77A7">
        <w:t xml:space="preserve">in South Africa </w:t>
      </w:r>
      <w:r w:rsidR="002B085D">
        <w:fldChar w:fldCharType="begin"/>
      </w:r>
      <w:r w:rsidR="002B085D">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rsidR="002B085D">
        <w:fldChar w:fldCharType="separate"/>
      </w:r>
      <w:r w:rsidR="002B085D" w:rsidRPr="002B085D">
        <w:t>(Punt and Butterworth 1995)</w:t>
      </w:r>
      <w:r w:rsidR="002B085D">
        <w:fldChar w:fldCharType="end"/>
      </w:r>
      <w:r w:rsidR="00EF77A7">
        <w:t xml:space="preserve">, consumption of cod </w:t>
      </w:r>
      <w:r w:rsidR="005C700F">
        <w:t>(</w:t>
      </w:r>
      <w:r w:rsidR="00D31AA6" w:rsidRPr="00D31AA6">
        <w:rPr>
          <w:rStyle w:val="tgc"/>
          <w:i/>
        </w:rPr>
        <w:t>Gadus morhua</w:t>
      </w:r>
      <w:r w:rsidR="005C700F">
        <w:t xml:space="preserve">) </w:t>
      </w:r>
      <w:r w:rsidR="00EF77A7">
        <w:t xml:space="preserve">by harp </w:t>
      </w:r>
      <w:r w:rsidR="005C700F">
        <w:t>(</w:t>
      </w:r>
      <w:r w:rsidR="005C700F" w:rsidRPr="00EA154C">
        <w:rPr>
          <w:i/>
        </w:rPr>
        <w:t>Pagophilus groenla</w:t>
      </w:r>
      <w:r w:rsidR="007879C3">
        <w:rPr>
          <w:i/>
        </w:rPr>
        <w:t>nd</w:t>
      </w:r>
      <w:r w:rsidR="005C700F" w:rsidRPr="00EA154C">
        <w:rPr>
          <w:i/>
        </w:rPr>
        <w:t>icus</w:t>
      </w:r>
      <w:r w:rsidR="005C700F">
        <w:t xml:space="preserve">) </w:t>
      </w:r>
      <w:r w:rsidR="00EF77A7">
        <w:t xml:space="preserve">and grey </w:t>
      </w:r>
      <w:r w:rsidR="005C700F">
        <w:t>(</w:t>
      </w:r>
      <w:r w:rsidR="005C700F" w:rsidRPr="00EA154C">
        <w:rPr>
          <w:i/>
        </w:rPr>
        <w:t>Halichoerus grypus</w:t>
      </w:r>
      <w:r w:rsidR="005C700F">
        <w:t xml:space="preserve">) </w:t>
      </w:r>
      <w:r w:rsidR="00EF77A7">
        <w:t xml:space="preserve">seals in eastern Canada </w:t>
      </w:r>
      <w:r w:rsidR="002B085D">
        <w:fldChar w:fldCharType="begin"/>
      </w:r>
      <w:r w:rsidR="002B085D">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rsidR="002B085D">
        <w:fldChar w:fldCharType="separate"/>
      </w:r>
      <w:r w:rsidR="002B085D" w:rsidRPr="002B085D">
        <w:t>(Mohn and Bowen 1996, Shelton et al. 2006)</w:t>
      </w:r>
      <w:r w:rsidR="002B085D">
        <w:fldChar w:fldCharType="end"/>
      </w:r>
      <w:r w:rsidR="00EF77A7">
        <w:t xml:space="preserve">, consumption </w:t>
      </w:r>
      <w:r w:rsidR="00E05B01">
        <w:t xml:space="preserve">of </w:t>
      </w:r>
      <w:r w:rsidR="00EF77A7">
        <w:t xml:space="preserve">herring </w:t>
      </w:r>
      <w:r w:rsidR="00BF3032">
        <w:t>(</w:t>
      </w:r>
      <w:r w:rsidR="00D31AA6">
        <w:rPr>
          <w:i/>
          <w:iCs/>
        </w:rPr>
        <w:t>Clupea harengus</w:t>
      </w:r>
      <w:r w:rsidR="00BF3032">
        <w:t xml:space="preserve">) </w:t>
      </w:r>
      <w:r w:rsidR="00EF77A7">
        <w:t>and forage fish</w:t>
      </w:r>
      <w:r w:rsidR="00E05B01">
        <w:t xml:space="preserve"> by large whales</w:t>
      </w:r>
      <w:r w:rsidR="00EF77A7">
        <w:t xml:space="preserve"> in the northeastern US </w:t>
      </w:r>
      <w:r w:rsidR="002B085D">
        <w:fldChar w:fldCharType="begin"/>
      </w:r>
      <w:r w:rsidR="002B085D">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rsidR="002B085D">
        <w:fldChar w:fldCharType="separate"/>
      </w:r>
      <w:r w:rsidR="002B085D" w:rsidRPr="002B085D">
        <w:t>(Overholtz and Link 2007)</w:t>
      </w:r>
      <w:r w:rsidR="002B085D">
        <w:fldChar w:fldCharType="end"/>
      </w:r>
      <w:r w:rsidR="00EF77A7">
        <w:t>, consumption of icefish by Antarctic fur seals</w:t>
      </w:r>
      <w:r w:rsidR="00BF3032">
        <w:t xml:space="preserve"> (</w:t>
      </w:r>
      <w:r w:rsidR="00BF3032" w:rsidRPr="00EA154C">
        <w:rPr>
          <w:i/>
        </w:rPr>
        <w:t>Arctocephalus gazella</w:t>
      </w:r>
      <w:r w:rsidR="00BF3032">
        <w:t>)</w:t>
      </w:r>
      <w:r w:rsidR="00EF77A7">
        <w:t xml:space="preserve"> </w:t>
      </w:r>
      <w:r w:rsidR="002B085D">
        <w:lastRenderedPageBreak/>
        <w:fldChar w:fldCharType="begin"/>
      </w:r>
      <w:r w:rsidR="002B085D">
        <w:instrText xml:space="preserve"> ADDIN ZOTERO_ITEM CSL_CITATION {"citationID":"1ddlihiekk","properties":{"formattedCitation":"(Woehler and Green 1992)","plainCitation":"(Woehler and Green 1992)"},"citationItems":[{"id":769,"uris":["http://zotero.org/users/local/DW6AEAS0/items/P2ZK5CTI"],"uri":["http://zotero.org/users/local/DW6AEAS0/items/P2ZK5CTI"],"itemData":{"id":769,"type":"article-journal","title":"Consumption of marine resources by seabirds and seals at Heard Island and the McDonald Islands","container-title":"Polar Biology","page":"659–665","volume":"12","issue":"6-7","source":"Google Scholar","author":[{"family":"Woehler","given":"Eric J."},{"family":"Green","given":"Ken"}],"issued":{"date-parts":[["1992"]]}}}],"schema":"https://github.com/citation-style-language/schema/raw/master/csl-citation.json"} </w:instrText>
      </w:r>
      <w:r w:rsidR="002B085D">
        <w:fldChar w:fldCharType="separate"/>
      </w:r>
      <w:r w:rsidR="002B085D" w:rsidRPr="002B085D">
        <w:t>(Woehler and Green 1992)</w:t>
      </w:r>
      <w:r w:rsidR="002B085D">
        <w:fldChar w:fldCharType="end"/>
      </w:r>
      <w:r w:rsidR="00EF77A7">
        <w:t xml:space="preserve">, harbor seal </w:t>
      </w:r>
      <w:r w:rsidR="00BF3032">
        <w:t>(</w:t>
      </w:r>
      <w:r w:rsidR="00BF3032" w:rsidRPr="00EA154C">
        <w:rPr>
          <w:i/>
        </w:rPr>
        <w:t>Phoca vitulina</w:t>
      </w:r>
      <w:r w:rsidR="00BF3032">
        <w:t xml:space="preserve">) </w:t>
      </w:r>
      <w:r w:rsidR="00EF77A7">
        <w:t xml:space="preserve">predation on Atlantic salmon </w:t>
      </w:r>
      <w:r w:rsidR="00DC1DC1">
        <w:t>(</w:t>
      </w:r>
      <w:r w:rsidR="00D31AA6">
        <w:rPr>
          <w:i/>
          <w:iCs/>
        </w:rPr>
        <w:t>Clupea harengus</w:t>
      </w:r>
      <w:r w:rsidR="00DC1DC1">
        <w:t xml:space="preserve">) </w:t>
      </w:r>
      <w:r w:rsidR="00EF77A7">
        <w:t xml:space="preserve">in Scottish rivers </w:t>
      </w:r>
      <w:r w:rsidR="002B085D">
        <w:fldChar w:fldCharType="begin"/>
      </w:r>
      <w:r w:rsidR="002B085D">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rsidR="002B085D">
        <w:fldChar w:fldCharType="separate"/>
      </w:r>
      <w:r w:rsidR="002B085D" w:rsidRPr="002B085D">
        <w:t>(Butler et al. 2006)</w:t>
      </w:r>
      <w:r w:rsidR="002B085D">
        <w:fldChar w:fldCharType="end"/>
      </w:r>
      <w:r w:rsidR="00EF77A7">
        <w:t xml:space="preserve">, consumption of salmon and forage fishes by pinnipeds in the northwestern US </w:t>
      </w:r>
      <w:r w:rsidR="00782558">
        <w:fldChar w:fldCharType="begin"/>
      </w:r>
      <w:r w:rsidR="00782558">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782558">
        <w:fldChar w:fldCharType="separate"/>
      </w:r>
      <w:r w:rsidR="00782558" w:rsidRPr="00782558">
        <w:t>(Wright et al. 2007, Thomas et al. 2011)</w:t>
      </w:r>
      <w:r w:rsidR="00782558">
        <w:fldChar w:fldCharType="end"/>
      </w:r>
      <w:r w:rsidR="00EF77A7">
        <w:t xml:space="preserve">, consumption of pollock </w:t>
      </w:r>
      <w:r w:rsidR="00DC1DC1">
        <w:t>(</w:t>
      </w:r>
      <w:r w:rsidR="008A76FF" w:rsidRPr="008A76FF">
        <w:rPr>
          <w:rStyle w:val="st"/>
          <w:i/>
        </w:rPr>
        <w:t>Gadus chalcogrammus</w:t>
      </w:r>
      <w:r w:rsidR="00DC1DC1">
        <w:t xml:space="preserve">) </w:t>
      </w:r>
      <w:r w:rsidR="00EF77A7">
        <w:t>by ribbon seals</w:t>
      </w:r>
      <w:r w:rsidR="00E05B01">
        <w:t xml:space="preserve"> </w:t>
      </w:r>
      <w:r w:rsidR="00DC1DC1">
        <w:t>(</w:t>
      </w:r>
      <w:r w:rsidR="00DC1DC1" w:rsidRPr="00EA154C">
        <w:rPr>
          <w:i/>
        </w:rPr>
        <w:t>Histriphoca fasciata</w:t>
      </w:r>
      <w:r w:rsidR="00DC1DC1">
        <w:t>)</w:t>
      </w:r>
      <w:r w:rsidR="00EF77A7">
        <w:t xml:space="preserve"> in Japan (Deguchi et al. 2004), and consumption of pollock and cod </w:t>
      </w:r>
      <w:r w:rsidR="00DC1DC1">
        <w:t>(</w:t>
      </w:r>
      <w:r w:rsidR="0091075C" w:rsidRPr="0091075C">
        <w:rPr>
          <w:rStyle w:val="st"/>
          <w:i/>
        </w:rPr>
        <w:t>Gadus macrocephalus</w:t>
      </w:r>
      <w:r w:rsidR="00DC1DC1">
        <w:t xml:space="preserve">) </w:t>
      </w:r>
      <w:r w:rsidR="00EF77A7">
        <w:t xml:space="preserve">by </w:t>
      </w:r>
      <w:r w:rsidR="00DC1DC1">
        <w:t xml:space="preserve">Steller </w:t>
      </w:r>
      <w:r w:rsidR="00EF77A7">
        <w:t xml:space="preserve">sea lions </w:t>
      </w:r>
      <w:r w:rsidR="00DC1DC1">
        <w:t>(</w:t>
      </w:r>
      <w:r w:rsidR="00DC1DC1" w:rsidRPr="00EA154C">
        <w:rPr>
          <w:i/>
        </w:rPr>
        <w:t>Eumetopias jubatus</w:t>
      </w:r>
      <w:r w:rsidR="00DC1DC1">
        <w:t xml:space="preserve">) </w:t>
      </w:r>
      <w:r w:rsidR="00EF77A7">
        <w:t xml:space="preserve">in Alaska </w:t>
      </w:r>
      <w:r w:rsidR="00782558">
        <w:fldChar w:fldCharType="begin"/>
      </w:r>
      <w:r w:rsidR="00782558">
        <w:instrText xml:space="preserve"> ADDIN ZOTERO_ITEM CSL_CITATION {"citationID":"231p3bualq","properties":{"formattedCitation":"(Rosen and Trites 2000, Winship and Trites 2003)","plainCitation":"(Rosen and Trites 2000, Winship and Trites 2003)"},"citationItems":[{"id":787,"uris":["http://zotero.org/users/local/DW6AEAS0/items/TNRC7JCB"],"uri":["http://zotero.org/users/local/DW6AEAS0/items/TNRC7JCB"],"itemData":{"id":787,"type":"article-journal","title":"Pollock and the decline of Steller sea lions: testing the junk-food hypothesis","container-title":"Canadian Journal of Zoology","page":"1243–1250","volume":"78","issue":"7","source":"Google Scholar","shortTitle":"Pollock and the decline of Steller sea lions","author":[{"family":"Rosen","given":"David AS"},{"family":"Trites","given":"Andrew W."}],"issued":{"date-parts":[["2000"]]}}},{"id":790,"uris":["http://zotero.org/users/local/DW6AEAS0/items/ADXZN9K9"],"uri":["http://zotero.org/users/local/DW6AEAS0/items/ADXZN9K9"],"itemData":{"id":790,"type":"article-journal","title":"Prey consumption of Steller sea lions (Eumetopias jubatus) off Alaska: how much prey do they require?","container-title":"Fishery Bulletin","page":"147–167","volume":"101","issue":"1","source":"Google Scholar","shortTitle":"Prey consumption of Steller sea lions (Eumetopias jubatus) off Alaska","author":[{"family":"Winship","given":"Arliss J."},{"family":"Trites","given":"Andrew W."}],"issued":{"date-parts":[["2003"]]}}}],"schema":"https://github.com/citation-style-language/schema/raw/master/csl-citation.json"} </w:instrText>
      </w:r>
      <w:r w:rsidR="00782558">
        <w:fldChar w:fldCharType="separate"/>
      </w:r>
      <w:r w:rsidR="00782558" w:rsidRPr="00782558">
        <w:t>(Rosen and Trites 2000, Winship and Trites 2003)</w:t>
      </w:r>
      <w:r w:rsidR="00782558">
        <w:fldChar w:fldCharType="end"/>
      </w:r>
      <w:r w:rsidR="00EF77A7">
        <w:t>.</w:t>
      </w:r>
      <w:r w:rsidR="008A76FF">
        <w:t xml:space="preserve">  </w:t>
      </w:r>
    </w:p>
    <w:p w14:paraId="1C0E80B7" w14:textId="1A99F3E9" w:rsidR="005455AE" w:rsidRDefault="00D22E11" w:rsidP="002B0FB1">
      <w:r>
        <w:t xml:space="preserve">The number of </w:t>
      </w:r>
      <w:r w:rsidR="002B0FB1">
        <w:t xml:space="preserve">marine </w:t>
      </w:r>
      <w:r>
        <w:t xml:space="preserve">predator species and the mechanisms by which they are </w:t>
      </w:r>
      <w:r w:rsidR="00EF77A7">
        <w:t>integrat</w:t>
      </w:r>
      <w:r>
        <w:t>ed</w:t>
      </w:r>
      <w:r w:rsidR="00EF77A7">
        <w:t xml:space="preserve"> </w:t>
      </w:r>
      <w:r>
        <w:t xml:space="preserve">into fisheries models </w:t>
      </w:r>
      <w:r w:rsidR="002E6579">
        <w:t xml:space="preserve">varies </w:t>
      </w:r>
      <w:r w:rsidR="002B18E4">
        <w:t>considerably</w:t>
      </w:r>
      <w:r w:rsidR="00337CB0">
        <w:t>, and b</w:t>
      </w:r>
      <w:r w:rsidR="00F337EF">
        <w:t>roadly speaking</w:t>
      </w:r>
      <w:r w:rsidR="00FF44C6">
        <w:t xml:space="preserve"> </w:t>
      </w:r>
      <w:r w:rsidR="00F337EF">
        <w:t xml:space="preserve">there are often two decisions to be made regarding the structure </w:t>
      </w:r>
      <w:r w:rsidR="00337CB0">
        <w:t xml:space="preserve">of </w:t>
      </w:r>
      <w:r w:rsidR="00F337EF">
        <w:t xml:space="preserve">a multi-species model: how many species to include in the model, and </w:t>
      </w:r>
      <w:r w:rsidR="002B0FB1">
        <w:t>whether</w:t>
      </w:r>
      <w:r w:rsidR="00F337EF">
        <w:t xml:space="preserve"> the parameters of the model </w:t>
      </w:r>
      <w:r w:rsidR="00FF44C6">
        <w:t xml:space="preserve">are </w:t>
      </w:r>
      <w:r w:rsidR="00F337EF">
        <w:t>estimated or fixed.</w:t>
      </w:r>
      <w:r w:rsidR="002E6579">
        <w:t xml:space="preserve">  </w:t>
      </w:r>
      <w:r w:rsidR="002B0FB1">
        <w:t xml:space="preserve">Determining the number of species within the model should be based on the context of the problem and the questions that are most important to the stake-holders within the ecosystem </w:t>
      </w:r>
      <w:r w:rsidR="00782558">
        <w:fldChar w:fldCharType="begin"/>
      </w:r>
      <w:r w:rsidR="00782558">
        <w:instrText xml:space="preserve"> ADDIN ZOTERO_ITEM CSL_CITATION {"citationID":"2m0hon0a1m","properties":{"formattedCitation":"{\\rtf (Plag\\uc0\\u225{}nyi et al. 2014)}","plainCitation":"(Plagányi et al. 2014)"},"citationItems":[{"id":793,"uris":["http://zotero.org/users/local/DW6AEAS0/items/36DKIX27"],"uri":["http://zotero.org/users/local/DW6AEAS0/items/36DKIX27"],"itemData":{"id":793,"type":"article-journal","title":"Multispecies fisheries management and conservation: tactical applications using models of intermediate complexity","container-title":"Fish and Fisheries","page":"1–22","volume":"15","issue":"1","source":"Google Scholar","shortTitle":"Multispecies fisheries management and conservation","author":[{"family":"Plagányi","given":"Éva E."},{"family":"Punt","given":"André E."},{"family":"Hillary","given":"Richard"},{"family":"Morello","given":"Elisabetta B."},{"family":"Thébaud","given":"Olivier"},{"family":"Hutton","given":"Trevor"},{"family":"Pillans","given":"Richard D."},{"family":"Thorson","given":"James T."},{"family":"Fulton","given":"Elizabeth A."},{"family":"Smith","given":"Anthony DM"},{"literal":"others"}],"issued":{"date-parts":[["2014"]]}}}],"schema":"https://github.com/citation-style-language/schema/raw/master/csl-citation.json"} </w:instrText>
      </w:r>
      <w:r w:rsidR="00782558">
        <w:fldChar w:fldCharType="separate"/>
      </w:r>
      <w:r w:rsidR="00782558" w:rsidRPr="000B683B">
        <w:t>(Plagányi et al. 2014)</w:t>
      </w:r>
      <w:r w:rsidR="00782558">
        <w:fldChar w:fldCharType="end"/>
      </w:r>
      <w:r w:rsidR="002B0FB1">
        <w:t>. While Plagányi et al.</w:t>
      </w:r>
      <w:r w:rsidR="00E975DC">
        <w:t xml:space="preserve"> </w:t>
      </w:r>
      <w:r w:rsidR="00E975DC">
        <w:fldChar w:fldCharType="begin"/>
      </w:r>
      <w:r w:rsidR="00E975DC">
        <w:instrText xml:space="preserve"> ADDIN ZOTERO_ITEM CSL_CITATION {"citationID":"Bpp9tbFi","properties":{"formattedCitation":"(2014)","plainCitation":"(2014)"},"citationItems":[{"id":793,"uris":["http://zotero.org/users/local/DW6AEAS0/items/36DKIX27"],"uri":["http://zotero.org/users/local/DW6AEAS0/items/36DKIX27"],"itemData":{"id":793,"type":"article-journal","title":"Multispecies fisheries management and conservation: tactical applications using models of intermediate complexity","container-title":"Fish and Fisheries","page":"1–22","volume":"15","issue":"1","source":"Google Scholar","shortTitle":"Multispecies fisheries management and conservation","author":[{"family":"Plagányi","given":"Éva E."},{"family":"Punt","given":"André E."},{"family":"Hillary","given":"Richard"},{"family":"Morello","given":"Elisabetta B."},{"family":"Thébaud","given":"Olivier"},{"family":"Hutton","given":"Trevor"},{"family":"Pillans","given":"Richard D."},{"family":"Thorson","given":"James T."},{"family":"Fulton","given":"Elizabeth A."},{"family":"Smith","given":"Anthony DM"},{"literal":"others"}],"issued":{"date-parts":[["2014"]]}},"suppress-author":true}],"schema":"https://github.com/citation-style-language/schema/raw/master/csl-citation.json"} </w:instrText>
      </w:r>
      <w:r w:rsidR="00E975DC">
        <w:fldChar w:fldCharType="separate"/>
      </w:r>
      <w:r w:rsidR="00E975DC" w:rsidRPr="00E975DC">
        <w:t>(2014)</w:t>
      </w:r>
      <w:r w:rsidR="00E975DC">
        <w:fldChar w:fldCharType="end"/>
      </w:r>
      <w:r w:rsidR="002B0FB1">
        <w:t xml:space="preserve"> advocate a statistical approach </w:t>
      </w:r>
      <w:r w:rsidR="00337CB0">
        <w:t xml:space="preserve">to </w:t>
      </w:r>
      <w:r w:rsidR="002B0FB1">
        <w:t>fitting ecosystem models</w:t>
      </w:r>
      <w:r w:rsidR="00337CB0">
        <w:t>,</w:t>
      </w:r>
      <w:r w:rsidR="002B0FB1">
        <w:t xml:space="preserve"> </w:t>
      </w:r>
      <w:r w:rsidR="00B92392">
        <w:t xml:space="preserve">there </w:t>
      </w:r>
      <w:r w:rsidR="007C05EC">
        <w:t xml:space="preserve">is often a </w:t>
      </w:r>
      <w:r w:rsidR="00B92392">
        <w:t xml:space="preserve">temporal </w:t>
      </w:r>
      <w:r w:rsidR="007C05EC">
        <w:t>or</w:t>
      </w:r>
      <w:r w:rsidR="00B92392">
        <w:t xml:space="preserve"> spatial </w:t>
      </w:r>
      <w:r w:rsidR="00782558">
        <w:t xml:space="preserve">disconnect </w:t>
      </w:r>
      <w:r w:rsidR="002B0FB1">
        <w:t>between the availab</w:t>
      </w:r>
      <w:r w:rsidR="00B92392">
        <w:t>ility</w:t>
      </w:r>
      <w:r w:rsidR="002B0FB1">
        <w:t xml:space="preserve"> </w:t>
      </w:r>
      <w:r w:rsidR="00FF44C6">
        <w:t xml:space="preserve">of </w:t>
      </w:r>
      <w:r w:rsidR="002B0FB1">
        <w:t>data</w:t>
      </w:r>
      <w:r w:rsidR="00B92392">
        <w:t xml:space="preserve"> </w:t>
      </w:r>
      <w:r w:rsidR="007C05EC">
        <w:t xml:space="preserve">for </w:t>
      </w:r>
      <w:r w:rsidR="00337CB0">
        <w:t xml:space="preserve">the </w:t>
      </w:r>
      <w:r w:rsidR="007C05EC">
        <w:t>models and the scale of the current management question</w:t>
      </w:r>
      <w:r w:rsidR="00B92392">
        <w:t xml:space="preserve">.  </w:t>
      </w:r>
      <w:r w:rsidR="00337CB0">
        <w:t>For many m</w:t>
      </w:r>
      <w:r w:rsidR="00B92392">
        <w:t xml:space="preserve">ulti-species </w:t>
      </w:r>
      <w:r w:rsidR="00337CB0">
        <w:t xml:space="preserve">ecosystem problems, estimating the parameters of the models may not be an </w:t>
      </w:r>
      <w:r w:rsidR="00B92392">
        <w:t xml:space="preserve">option and we must </w:t>
      </w:r>
      <w:r w:rsidR="00FF44C6">
        <w:t xml:space="preserve">draw inferences from </w:t>
      </w:r>
      <w:r w:rsidR="00B92392">
        <w:t xml:space="preserve">mechanistic </w:t>
      </w:r>
      <w:r w:rsidR="002B0FB1">
        <w:t>model</w:t>
      </w:r>
      <w:r w:rsidR="007C05EC">
        <w:t>s</w:t>
      </w:r>
      <w:r w:rsidR="00FF44C6">
        <w:t xml:space="preserve"> (e.g. bioenergetics and forward projections of population dynamics)</w:t>
      </w:r>
      <w:r w:rsidR="002B0FB1">
        <w:t xml:space="preserve"> </w:t>
      </w:r>
      <w:r w:rsidR="007C05EC">
        <w:t>that use</w:t>
      </w:r>
      <w:r w:rsidR="00A963F1">
        <w:t xml:space="preserve"> parameter</w:t>
      </w:r>
      <w:r w:rsidR="00B92392">
        <w:t xml:space="preserve"> values </w:t>
      </w:r>
      <w:r w:rsidR="00A963F1">
        <w:t xml:space="preserve">from the </w:t>
      </w:r>
      <w:r w:rsidR="002B0FB1">
        <w:t>published</w:t>
      </w:r>
      <w:r w:rsidR="00B92392">
        <w:t xml:space="preserve"> </w:t>
      </w:r>
      <w:r w:rsidR="002B0FB1">
        <w:t>literature</w:t>
      </w:r>
      <w:r w:rsidR="00FF44C6">
        <w:t xml:space="preserve">. </w:t>
      </w:r>
    </w:p>
    <w:p w14:paraId="736CB1A3" w14:textId="7A06BC8B" w:rsidR="005455AE" w:rsidRDefault="00EF77A7">
      <w:r>
        <w:lastRenderedPageBreak/>
        <w:t>As a case study, we focus on the consumption of Chinook salmon (</w:t>
      </w:r>
      <w:r w:rsidRPr="00DE6108">
        <w:rPr>
          <w:i/>
        </w:rPr>
        <w:t>Oncorhynchus tshawytscha</w:t>
      </w:r>
      <w:r>
        <w:t xml:space="preserve">) on the west coast of the United States. Chinook </w:t>
      </w:r>
      <w:r w:rsidR="001C1EE9">
        <w:t xml:space="preserve">salmon </w:t>
      </w:r>
      <w:r>
        <w:t xml:space="preserve">are an iconic species for the region, are ecologically important because their life history connects freshwater and terrestrial ecosystems </w:t>
      </w:r>
      <w:r w:rsidR="00F90B5C">
        <w:fldChar w:fldCharType="begin"/>
      </w:r>
      <w:r w:rsidR="00F90B5C">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rsidR="00F90B5C">
        <w:fldChar w:fldCharType="separate"/>
      </w:r>
      <w:r w:rsidR="00F90B5C" w:rsidRPr="00F90B5C">
        <w:t>(Hocking and Reynolds 2011)</w:t>
      </w:r>
      <w:r w:rsidR="00F90B5C">
        <w:fldChar w:fldCharType="end"/>
      </w:r>
      <w:r>
        <w:t xml:space="preserve">, serve as prey for top predators in the region </w:t>
      </w:r>
      <w:r w:rsidR="00F90B5C">
        <w:fldChar w:fldCharType="begin"/>
      </w:r>
      <w:r w:rsidR="00F90B5C">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F90B5C">
        <w:fldChar w:fldCharType="separate"/>
      </w:r>
      <w:r w:rsidR="00F90B5C" w:rsidRPr="00F90B5C">
        <w:t>(Hanson et al. 2010)</w:t>
      </w:r>
      <w:r w:rsidR="00F90B5C">
        <w:fldChar w:fldCharType="end"/>
      </w:r>
      <w:r>
        <w:t xml:space="preserve">, and are commercially </w:t>
      </w:r>
      <w:r w:rsidR="00B5252B">
        <w:t xml:space="preserve">and recreationally </w:t>
      </w:r>
      <w:r>
        <w:t xml:space="preserve">valuable. From a conservation perspective, many stocks of Chinook </w:t>
      </w:r>
      <w:r w:rsidR="001C1EE9">
        <w:t xml:space="preserve">salmon </w:t>
      </w:r>
      <w:r>
        <w:t xml:space="preserve">are at historically low levels </w:t>
      </w:r>
      <w:r w:rsidR="00F90B5C">
        <w:fldChar w:fldCharType="begin"/>
      </w:r>
      <w:r w:rsidR="00F90B5C">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rsidR="00F90B5C">
        <w:fldChar w:fldCharType="separate"/>
      </w:r>
      <w:r w:rsidR="00F90B5C" w:rsidRPr="00F90B5C">
        <w:t>(Ruckelshaus et al. 2002)</w:t>
      </w:r>
      <w:r w:rsidR="00F90B5C">
        <w:fldChar w:fldCharType="end"/>
      </w:r>
      <w:r>
        <w:t xml:space="preserve">, and are thought to be impacted by climate change </w:t>
      </w:r>
      <w:r w:rsidR="004838E2">
        <w:fldChar w:fldCharType="begin"/>
      </w:r>
      <w:r w:rsidR="004838E2">
        <w:instrText xml:space="preserve"> ADDIN ZOTERO_ITEM CSL_CITATION {"citationID":"j902krk2j","properties":{"formattedCitation":"(Battin et al. 2007, Ward et al. 2015)","plainCitation":"(Battin et al. 2007, Ward et al. 2015)"},"citationItems":[{"id":804,"uris":["http://zotero.org/users/local/DW6AEAS0/items/R58SCSRM"],"uri":["http://zotero.org/users/local/DW6AEAS0/items/R58SCSRM"],"itemData":{"id":804,"type":"article-journal","title":"Projected impacts of climate change on salmon habitat restoration","container-title":"Proceedings of the national academy of sciences","page":"6720–6725","volume":"104","issue":"16","source":"Google Scholar","author":[{"family":"Battin","given":"James"},{"family":"Wiley","given":"Matthew W."},{"family":"Ruckelshaus","given":"Mary H."},{"family":"Palmer","given":"Richard N."},{"family":"Korb","given":"Elizabeth"},{"family":"Bartz","given":"Krista K."},{"family":"Imaki","given":"Hiroo"}],"issued":{"date-parts":[["2007"]]}}},{"id":805,"uris":["http://zotero.org/users/local/DW6AEAS0/items/92FX2FPM"],"uri":["http://zotero.org/users/local/DW6AEAS0/items/92FX2FPM"],"itemData":{"id":805,"type":"article-journal","title":"Increasing hydrologic variability threatens depleted anadromous fish populations","container-title":"Global change biology","page":"2500–2509","volume":"21","issue":"7","source":"Google Scholar","author":[{"family":"Ward","given":"Eric J."},{"family":"Anderson","given":"Joseph H."},{"family":"Beechie","given":"Tim J."},{"family":"Pess","given":"George R."},{"family":"Ford","given":"Michael J."}],"issued":{"date-parts":[["2015"]]}}}],"schema":"https://github.com/citation-style-language/schema/raw/master/csl-citation.json"} </w:instrText>
      </w:r>
      <w:r w:rsidR="004838E2">
        <w:fldChar w:fldCharType="separate"/>
      </w:r>
      <w:r w:rsidR="004838E2" w:rsidRPr="004838E2">
        <w:t>(Battin et al. 2007, Ward et al. 2015)</w:t>
      </w:r>
      <w:r w:rsidR="004838E2">
        <w:fldChar w:fldCharType="end"/>
      </w:r>
      <w:r>
        <w:t>.</w:t>
      </w:r>
    </w:p>
    <w:p w14:paraId="0DB5F503" w14:textId="1E071843" w:rsidR="00332D3A" w:rsidRDefault="00EF77A7" w:rsidP="003B01A2">
      <w:r>
        <w:t xml:space="preserve">The objective of our paper is to </w:t>
      </w:r>
      <w:r w:rsidR="00F83F42">
        <w:t xml:space="preserve">quantify </w:t>
      </w:r>
      <w:r w:rsidR="0030207A">
        <w:t xml:space="preserve">predation on </w:t>
      </w:r>
      <w:r>
        <w:t>Chinook</w:t>
      </w:r>
      <w:r w:rsidR="0030207A">
        <w:t xml:space="preserve"> salmon by</w:t>
      </w:r>
      <w:r>
        <w:t xml:space="preserve"> four species of marine mammals (C</w:t>
      </w:r>
      <w:r w:rsidR="00E1387E">
        <w:t>alifornia</w:t>
      </w:r>
      <w:r>
        <w:t xml:space="preserve"> sea lions</w:t>
      </w:r>
      <w:r w:rsidR="00E40C78">
        <w:t xml:space="preserve"> </w:t>
      </w:r>
      <w:r w:rsidR="00E40C78" w:rsidRPr="00DE6108">
        <w:rPr>
          <w:rStyle w:val="xbe"/>
          <w:i/>
        </w:rPr>
        <w:t>Zalophus californianus</w:t>
      </w:r>
      <w:r>
        <w:t xml:space="preserve">, </w:t>
      </w:r>
      <w:r w:rsidR="00E1387E">
        <w:t>Steller sea lions</w:t>
      </w:r>
      <w:r>
        <w:t xml:space="preserve">, harbor seals, </w:t>
      </w:r>
      <w:r w:rsidR="009C7158">
        <w:t xml:space="preserve">and </w:t>
      </w:r>
      <w:r>
        <w:t>killer whales</w:t>
      </w:r>
      <w:r w:rsidR="00E40C78">
        <w:t xml:space="preserve"> </w:t>
      </w:r>
      <w:r w:rsidR="00E40C78" w:rsidRPr="00DE6108">
        <w:rPr>
          <w:i/>
        </w:rPr>
        <w:t>Orcinus orca</w:t>
      </w:r>
      <w:r>
        <w:t>). The geographic focus of our model is the Pacific Northwest</w:t>
      </w:r>
      <w:r w:rsidR="007C07F9">
        <w:t xml:space="preserve"> of the U.S.A</w:t>
      </w:r>
      <w:r>
        <w:t xml:space="preserve">, and in particular the inland </w:t>
      </w:r>
      <w:r w:rsidR="0018049A">
        <w:t xml:space="preserve">waters of </w:t>
      </w:r>
      <w:r>
        <w:t xml:space="preserve">Puget Sound. </w:t>
      </w:r>
      <w:r w:rsidR="007C07F9">
        <w:t xml:space="preserve">In this region, resident killer whales are known to be highly specialized predators on </w:t>
      </w:r>
      <w:r w:rsidR="00C756A5" w:rsidRPr="000B683B">
        <w:t xml:space="preserve">salmon </w:t>
      </w:r>
      <w:r w:rsidR="004838E2">
        <w:fldChar w:fldCharType="begin"/>
      </w:r>
      <w:r w:rsidR="00986CBE">
        <w:instrText xml:space="preserve"> ADDIN ZOTERO_ITEM CSL_CITATION {"citationID":"1lms0dq7r0","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4838E2">
        <w:fldChar w:fldCharType="separate"/>
      </w:r>
      <w:r w:rsidR="00986CBE" w:rsidRPr="00986CBE">
        <w:t>(Ford et al. 1998, 2016)</w:t>
      </w:r>
      <w:r w:rsidR="004838E2">
        <w:fldChar w:fldCharType="end"/>
      </w:r>
      <w:r w:rsidR="007C07F9" w:rsidRPr="00C756A5">
        <w:t xml:space="preserve">, and previous authors have quantified </w:t>
      </w:r>
      <w:r w:rsidR="00A26C97" w:rsidRPr="00C756A5">
        <w:t>the magnitude of this predation</w:t>
      </w:r>
      <w:r w:rsidR="007C07F9" w:rsidRPr="00C756A5">
        <w:t xml:space="preserve"> </w:t>
      </w:r>
      <w:r w:rsidR="004838E2">
        <w:fldChar w:fldCharType="begin"/>
      </w:r>
      <w:r w:rsidR="00125975">
        <w:instrText xml:space="preserve"> ADDIN ZOTERO_ITEM CSL_CITATION {"citationID":"tt8sa0cho","properties":{"formattedCitation":"(Williams et al. 2011b)","plainCitation":"(Williams et al. 2011b)"},"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rsidR="004838E2">
        <w:fldChar w:fldCharType="separate"/>
      </w:r>
      <w:r w:rsidR="00125975" w:rsidRPr="00125975">
        <w:t>(Williams et al. 2011)</w:t>
      </w:r>
      <w:r w:rsidR="004838E2">
        <w:fldChar w:fldCharType="end"/>
      </w:r>
      <w:r w:rsidR="007C07F9">
        <w:t>.  However, harbor seals, Steller sea lions, California sea lions, and killer whales all likely prey on Chinook salmon</w:t>
      </w:r>
      <w:r w:rsidR="00C756A5">
        <w:t xml:space="preserve">, as well as </w:t>
      </w:r>
      <w:r w:rsidR="007C07F9">
        <w:t>on other threatened salmonid stocks. In particular, t</w:t>
      </w:r>
      <w:r>
        <w:t xml:space="preserve">his region is thought to have one of the highest densities of harbor seals in the world, </w:t>
      </w:r>
      <w:r w:rsidR="0030207A">
        <w:t xml:space="preserve">with abundance spurred by </w:t>
      </w:r>
      <w:r>
        <w:t xml:space="preserve">rapid </w:t>
      </w:r>
      <w:r w:rsidR="0030207A">
        <w:t xml:space="preserve">population </w:t>
      </w:r>
      <w:r>
        <w:t xml:space="preserve">growth over the period 1970 - 2000 </w:t>
      </w:r>
      <w:r w:rsidR="004838E2">
        <w:fldChar w:fldCharType="begin"/>
      </w:r>
      <w:r w:rsidR="004838E2">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4838E2">
        <w:fldChar w:fldCharType="separate"/>
      </w:r>
      <w:r w:rsidR="004838E2" w:rsidRPr="004838E2">
        <w:t>(Jeffries et al. 2003)</w:t>
      </w:r>
      <w:r w:rsidR="004838E2">
        <w:fldChar w:fldCharType="end"/>
      </w:r>
      <w:r w:rsidR="00552137">
        <w:t xml:space="preserve">.  </w:t>
      </w:r>
      <w:r>
        <w:t xml:space="preserve">Management challenges are further complicated by </w:t>
      </w:r>
      <w:r w:rsidR="00A05660">
        <w:t xml:space="preserve">potential tradeoffs between protected salmonids and these four predators, which are protected under the US Marine Mammal Act, </w:t>
      </w:r>
      <w:r>
        <w:t>US Endangered Species Act</w:t>
      </w:r>
      <w:r w:rsidR="00A05660">
        <w:t xml:space="preserve">, or </w:t>
      </w:r>
      <w:r>
        <w:lastRenderedPageBreak/>
        <w:t>Canadian Species at Risk Act</w:t>
      </w:r>
      <w:r w:rsidR="00B72E4F">
        <w:t xml:space="preserve"> </w:t>
      </w:r>
      <w:r w:rsidR="004838E2">
        <w:fldChar w:fldCharType="begin"/>
      </w:r>
      <w:r w:rsidR="004838E2">
        <w:instrText xml:space="preserve"> ADDIN ZOTERO_ITEM CSL_CITATION {"citationID":"1kl2j1urd4","properties":{"formattedCitation":"(Marshall et al. 2015)","plainCitation":"(Marshall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4838E2">
        <w:fldChar w:fldCharType="separate"/>
      </w:r>
      <w:r w:rsidR="004838E2" w:rsidRPr="004838E2">
        <w:t>(Marshall et al. 2015)</w:t>
      </w:r>
      <w:r w:rsidR="004838E2">
        <w:fldChar w:fldCharType="end"/>
      </w:r>
      <w:r>
        <w:t xml:space="preserve">. </w:t>
      </w:r>
      <w:r w:rsidR="00A05660">
        <w:t>These predators differ in their foraging characteristics, such as reliance on Chinook salmon as pre</w:t>
      </w:r>
      <w:r w:rsidR="00637DFD">
        <w:t xml:space="preserve">y, size of salmon they target, </w:t>
      </w:r>
      <w:r w:rsidR="00A05660">
        <w:t xml:space="preserve">and the season and spatial location of feeding. </w:t>
      </w:r>
    </w:p>
    <w:p w14:paraId="71EAA395" w14:textId="77777777" w:rsidR="005455AE" w:rsidRPr="000901B9" w:rsidRDefault="00EF77A7" w:rsidP="002D7FF6">
      <w:pPr>
        <w:pStyle w:val="Heading1"/>
      </w:pPr>
      <w:bookmarkStart w:id="1" w:name="methods"/>
      <w:bookmarkEnd w:id="1"/>
      <w:r w:rsidRPr="00DE6108">
        <w:t>Methods</w:t>
      </w:r>
    </w:p>
    <w:p w14:paraId="0E05037C" w14:textId="17823D52" w:rsidR="00DE6108" w:rsidRDefault="00EF3A1A" w:rsidP="003B01A2">
      <w:r>
        <w:t>T</w:t>
      </w:r>
      <w:r w:rsidR="00EF77A7">
        <w:t xml:space="preserve">he inland waters of Puget Sound </w:t>
      </w:r>
      <w:r>
        <w:t xml:space="preserve">include the </w:t>
      </w:r>
      <w:r w:rsidR="00EF77A7">
        <w:t xml:space="preserve">Strait of Juan de Fuca, Hood Canal and </w:t>
      </w:r>
      <w:r w:rsidR="001A0B89">
        <w:t xml:space="preserve">the </w:t>
      </w:r>
      <w:r w:rsidR="00EF77A7">
        <w:t>San Juan Islands in northwest Washington State, U.S.</w:t>
      </w:r>
      <w:r w:rsidR="00A26C97">
        <w:t>A.</w:t>
      </w:r>
      <w:r>
        <w:t xml:space="preserve"> The </w:t>
      </w:r>
      <w:r w:rsidR="00152546">
        <w:t xml:space="preserve">model we develop below </w:t>
      </w:r>
      <w:r w:rsidR="006B0542">
        <w:t>consist</w:t>
      </w:r>
      <w:r w:rsidR="00152546">
        <w:t>s</w:t>
      </w:r>
      <w:r w:rsidR="006B0542">
        <w:t xml:space="preserve"> of </w:t>
      </w:r>
      <w:r w:rsidR="00152546">
        <w:t xml:space="preserve">a </w:t>
      </w:r>
      <w:r w:rsidR="006B0542">
        <w:t>set of nested equations that reflect the life history of the prey</w:t>
      </w:r>
      <w:r w:rsidR="00152546">
        <w:t xml:space="preserve"> (salmon)</w:t>
      </w:r>
      <w:r w:rsidR="006B0542">
        <w:t xml:space="preserve"> and the level of specialization by the predators based on their age, sex, activity level, and</w:t>
      </w:r>
      <w:r w:rsidR="00A420F2">
        <w:t xml:space="preserve"> their</w:t>
      </w:r>
      <w:r w:rsidR="006B0542">
        <w:t xml:space="preserve"> presence within the Puget Sound waters. </w:t>
      </w:r>
      <w:r w:rsidR="00EC5BB3">
        <w:t xml:space="preserve">The specific bioenergetics parameters for individual species </w:t>
      </w:r>
      <w:r w:rsidR="002F5B8F">
        <w:t xml:space="preserve">are based on </w:t>
      </w:r>
      <w:r w:rsidR="00EC5BB3">
        <w:t>published literature (</w:t>
      </w:r>
      <w:fldSimple w:instr=" REF _Ref444692624 ">
        <w:r w:rsidR="00641D0D">
          <w:t xml:space="preserve">Table </w:t>
        </w:r>
        <w:r w:rsidR="00641D0D">
          <w:rPr>
            <w:noProof/>
          </w:rPr>
          <w:t>1</w:t>
        </w:r>
      </w:fldSimple>
      <w:r w:rsidR="00EC5BB3">
        <w:t xml:space="preserve">).  Rather </w:t>
      </w:r>
      <w:r w:rsidR="00A601B7">
        <w:t xml:space="preserve">than describe the details of </w:t>
      </w:r>
      <w:r w:rsidR="00A420F2">
        <w:t xml:space="preserve">each </w:t>
      </w:r>
      <w:r w:rsidR="00A601B7">
        <w:t xml:space="preserve">species-specific </w:t>
      </w:r>
      <w:r w:rsidR="00EC5BB3">
        <w:t>model</w:t>
      </w:r>
      <w:r w:rsidR="00A601B7">
        <w:t xml:space="preserve"> for the </w:t>
      </w:r>
      <w:r w:rsidR="00A420F2">
        <w:t xml:space="preserve">individual </w:t>
      </w:r>
      <w:r w:rsidR="00A601B7">
        <w:t>predators</w:t>
      </w:r>
      <w:r w:rsidR="00EC5BB3">
        <w:t>, we provide general forms of the equations, and refer the reader to our simulation code which is provided on the github site</w:t>
      </w:r>
      <w:r w:rsidR="00A420F2">
        <w:t xml:space="preserve"> (</w:t>
      </w:r>
      <w:hyperlink r:id="rId6" w:history="1">
        <w:r w:rsidR="002D15E5" w:rsidRPr="00777C5C">
          <w:rPr>
            <w:rStyle w:val="Hyperlink"/>
          </w:rPr>
          <w:t>https://github.com/bchasco/PSC</w:t>
        </w:r>
      </w:hyperlink>
      <w:r w:rsidR="00A420F2">
        <w:t>)</w:t>
      </w:r>
      <w:r w:rsidR="002D15E5">
        <w:t>, and the equations and data in the appendix</w:t>
      </w:r>
      <w:r w:rsidR="00EC5BB3">
        <w:t>.  T</w:t>
      </w:r>
      <w:r w:rsidR="00CD304A">
        <w:t xml:space="preserve">he methods are organized </w:t>
      </w:r>
      <w:r w:rsidR="009D7BCB">
        <w:t xml:space="preserve">as follows: </w:t>
      </w:r>
      <w:r w:rsidR="00CD304A">
        <w:t xml:space="preserve">predator </w:t>
      </w:r>
      <w:r w:rsidR="00DB492E">
        <w:t xml:space="preserve">bioenergetics </w:t>
      </w:r>
      <w:r w:rsidR="00CD304A">
        <w:t>models, predator population dynamics, number of Chinook consumed, and Chinook salmon population dynamics.</w:t>
      </w:r>
      <w:r w:rsidR="00696A79">
        <w:t xml:space="preserve">  A full list of the variables and parameters </w:t>
      </w:r>
      <w:r w:rsidR="00A26C97">
        <w:t>is provided</w:t>
      </w:r>
      <w:r w:rsidR="00696A79">
        <w:t xml:space="preserve"> in </w:t>
      </w:r>
      <w:fldSimple w:instr=" REF _Ref444717319 ">
        <w:r w:rsidR="00F63BA1">
          <w:t xml:space="preserve">Table </w:t>
        </w:r>
        <w:r w:rsidR="00F63BA1">
          <w:rPr>
            <w:noProof/>
          </w:rPr>
          <w:t>2</w:t>
        </w:r>
      </w:fldSimple>
      <w:r w:rsidR="00F63BA1">
        <w:t>.</w:t>
      </w:r>
      <w:r w:rsidR="00EC5BB3">
        <w:t xml:space="preserve">  </w:t>
      </w:r>
    </w:p>
    <w:p w14:paraId="3069D3B3" w14:textId="71636178" w:rsidR="005455AE" w:rsidRPr="000901B9" w:rsidRDefault="00BC5B1E" w:rsidP="002D7FF6">
      <w:pPr>
        <w:pStyle w:val="Heading2"/>
      </w:pPr>
      <w:r>
        <w:lastRenderedPageBreak/>
        <w:t xml:space="preserve">Modeling </w:t>
      </w:r>
      <w:bookmarkStart w:id="2" w:name="energetic-demands-of-the-predators"/>
      <w:bookmarkEnd w:id="2"/>
      <w:r>
        <w:t>e</w:t>
      </w:r>
      <w:r w:rsidR="00EF77A7" w:rsidRPr="00DE6108">
        <w:t>nergetic demands of the predators</w:t>
      </w:r>
    </w:p>
    <w:p w14:paraId="2058B983" w14:textId="47959ECB" w:rsidR="002D7FF6" w:rsidRDefault="00EF77A7" w:rsidP="00A568AC">
      <w:r>
        <w:t xml:space="preserve">The energetic demands of the </w:t>
      </w:r>
      <w:r w:rsidR="009627C7">
        <w:t xml:space="preserve">four </w:t>
      </w:r>
      <w:r>
        <w:t>predator</w:t>
      </w:r>
      <w:r w:rsidR="009627C7">
        <w:t xml:space="preserve"> specie</w:t>
      </w:r>
      <w:r>
        <w:t xml:space="preserve">s </w:t>
      </w:r>
      <w:r w:rsidR="00963D71">
        <w:t xml:space="preserve">were </w:t>
      </w:r>
      <w:r>
        <w:t xml:space="preserve">based on the general Kleiber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t xml:space="preserve"> model</w:t>
      </w:r>
      <w:r w:rsidR="00EC5BB3">
        <w:t xml:space="preserve"> for basal metabolism,</w:t>
      </w:r>
      <w:r>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Pr="00EC5BB3">
        <w:t>of</w:t>
      </w:r>
      <w:r>
        <w:t xml:space="preserve"> the predator</w:t>
      </w:r>
      <w:r w:rsidR="00EC5BB3">
        <w:t>.</w:t>
      </w:r>
      <w:r w:rsidR="00335066">
        <w:t xml:space="preserve"> </w:t>
      </w:r>
      <w:bookmarkStart w:id="3" w:name="_Ref439740176"/>
    </w:p>
    <w:p w14:paraId="09E35B63" w14:textId="101662A8" w:rsidR="00926AEE" w:rsidRDefault="00926AEE" w:rsidP="003B01A2">
      <w:pPr>
        <w:pStyle w:val="Caption"/>
      </w:pPr>
      <w:bookmarkStart w:id="4" w:name="_Ref439828972"/>
      <w:r w:rsidRPr="003B01A2">
        <w:rPr>
          <w:szCs w:val="24"/>
        </w:rPr>
        <w:t xml:space="preserve">Equation </w:t>
      </w:r>
      <w:r w:rsidRPr="003B01A2">
        <w:rPr>
          <w:szCs w:val="24"/>
        </w:rPr>
        <w:fldChar w:fldCharType="begin"/>
      </w:r>
      <w:r w:rsidRPr="003B01A2">
        <w:rPr>
          <w:szCs w:val="24"/>
        </w:rPr>
        <w:instrText xml:space="preserve"> SEQ Equation \* ARABIC </w:instrText>
      </w:r>
      <w:r w:rsidRPr="003B01A2">
        <w:rPr>
          <w:szCs w:val="24"/>
        </w:rPr>
        <w:fldChar w:fldCharType="separate"/>
      </w:r>
      <w:r w:rsidR="00FC2C3B">
        <w:rPr>
          <w:noProof/>
          <w:szCs w:val="24"/>
        </w:rPr>
        <w:t>1</w:t>
      </w:r>
      <w:r w:rsidRPr="003B01A2">
        <w:rPr>
          <w:szCs w:val="24"/>
        </w:rPr>
        <w:fldChar w:fldCharType="end"/>
      </w:r>
      <w:bookmarkEnd w:id="3"/>
      <w:bookmarkEnd w:id="4"/>
      <w:r w:rsidRPr="003B01A2">
        <w:rPr>
          <w:szCs w:val="24"/>
        </w:rPr>
        <w:t>.</w:t>
      </w:r>
      <w:r w:rsidRPr="003B01A2">
        <w:rPr>
          <w:szCs w:val="24"/>
        </w:rPr>
        <w:tab/>
      </w:r>
      <w:r w:rsidRPr="003B01A2">
        <w:rPr>
          <w:szCs w:val="24"/>
        </w:rPr>
        <w:tab/>
      </w:r>
      <m:oMath>
        <m:r>
          <w:rPr>
            <w:rFonts w:ascii="Cambria Math" w:hAnsi="Cambria Math"/>
          </w:rPr>
          <m:t>E=</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66135E52" w:rsidR="00A420F2" w:rsidRPr="00A420F2" w:rsidRDefault="00A420F2" w:rsidP="00A420F2">
      <w:pPr>
        <w:ind w:firstLine="0"/>
      </w:pPr>
      <w:r>
        <w:t xml:space="preserve">The </w:t>
      </w:r>
      <w:r w:rsidR="00570F69">
        <w:t xml:space="preserve">energy </w:t>
      </w:r>
      <w:r>
        <w:t>model is often disaggregated into different energy costs,</w:t>
      </w:r>
    </w:p>
    <w:p w14:paraId="53673D87" w14:textId="13B596D2" w:rsidR="00926AEE" w:rsidRPr="003B01A2" w:rsidRDefault="00F075F4" w:rsidP="003B01A2">
      <w:pPr>
        <w:pStyle w:val="Caption"/>
      </w:pPr>
      <w:bookmarkStart w:id="5" w:name="_Ref439751144"/>
      <w:r w:rsidRPr="003B01A2">
        <w:t xml:space="preserve">Equation </w:t>
      </w:r>
      <w:fldSimple w:instr=" SEQ Equation \* ARABIC ">
        <w:r w:rsidR="00FC2C3B">
          <w:rPr>
            <w:noProof/>
          </w:rPr>
          <w:t>2</w:t>
        </w:r>
      </w:fldSimple>
      <w:bookmarkEnd w:id="5"/>
      <w:r w:rsidRPr="003B01A2">
        <w:t>.</w:t>
      </w:r>
      <w:r w:rsidRPr="003B01A2">
        <w:tab/>
      </w:r>
      <w:r w:rsidRPr="003B01A2">
        <w:tab/>
      </w:r>
      <m:oMath>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i,s,t</m:t>
            </m:r>
          </m:sub>
        </m:sSub>
        <m:r>
          <w:rPr>
            <w:rFonts w:ascii="Cambria Math" w:eastAsia="MS Mincho"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P</m:t>
                </m:r>
              </m:e>
              <m:sub>
                <m:r>
                  <w:rPr>
                    <w:rFonts w:ascii="Cambria Math" w:eastAsia="MS Mincho" w:hAnsi="Cambria Math"/>
                  </w:rPr>
                  <m:t>h,i,s,t</m:t>
                </m:r>
              </m:sub>
            </m:sSub>
            <m:r>
              <w:rPr>
                <w:rFonts w:ascii="Cambria Math" w:eastAsia="MS Mincho" w:hAnsi="Cambria Math"/>
              </w:rPr>
              <m:t>+</m:t>
            </m:r>
            <m:sSub>
              <m:sSubPr>
                <m:ctrlPr>
                  <w:rPr>
                    <w:rFonts w:ascii="Cambria Math" w:eastAsia="MS Mincho" w:hAnsi="Cambria Math"/>
                  </w:rPr>
                </m:ctrlPr>
              </m:sSubPr>
              <m:e>
                <m:r>
                  <w:rPr>
                    <w:rFonts w:ascii="Cambria Math" w:eastAsia="MS Mincho" w:hAnsi="Cambria Math"/>
                  </w:rPr>
                  <m:t>GC</m:t>
                </m:r>
              </m:e>
              <m:sub>
                <m:r>
                  <w:rPr>
                    <w:rFonts w:ascii="Cambria Math" w:eastAsia="MS Mincho" w:hAnsi="Cambria Math"/>
                  </w:rPr>
                  <m:t>h,i,s,t</m:t>
                </m:r>
              </m:sub>
            </m:sSub>
            <m:r>
              <w:rPr>
                <w:rFonts w:ascii="Cambria Math" w:eastAsia="MS Mincho" w:hAnsi="Cambria Math"/>
              </w:rPr>
              <m:t>+</m:t>
            </m:r>
            <m:nary>
              <m:naryPr>
                <m:chr m:val="∑"/>
                <m:limLoc m:val="undOvr"/>
                <m:ctrlPr>
                  <w:rPr>
                    <w:rFonts w:ascii="Cambria Math" w:eastAsia="MS Mincho" w:hAnsi="Cambria Math"/>
                  </w:rPr>
                </m:ctrlPr>
              </m:naryPr>
              <m:sub>
                <m:r>
                  <w:rPr>
                    <w:rFonts w:ascii="Cambria Math" w:eastAsia="MS Mincho" w:hAnsi="Cambria Math"/>
                  </w:rPr>
                  <m:t>j</m:t>
                </m:r>
              </m:sub>
              <m:sup/>
              <m:e>
                <m:sSub>
                  <m:sSubPr>
                    <m:ctrlPr>
                      <w:rPr>
                        <w:rFonts w:ascii="Cambria Math" w:eastAsia="MS Mincho" w:hAnsi="Cambria Math"/>
                      </w:rPr>
                    </m:ctrlPr>
                  </m:sSubPr>
                  <m:e>
                    <m:r>
                      <w:rPr>
                        <w:rFonts w:ascii="Cambria Math" w:eastAsia="MS Mincho" w:hAnsi="Cambria Math"/>
                      </w:rPr>
                      <m:t>AC</m:t>
                    </m:r>
                  </m:e>
                  <m:sub>
                    <m:r>
                      <w:rPr>
                        <w:rFonts w:ascii="Cambria Math" w:eastAsia="MS Mincho" w:hAnsi="Cambria Math"/>
                      </w:rPr>
                      <m:t>h,j,i,s,t</m:t>
                    </m:r>
                  </m:sub>
                </m:sSub>
              </m:e>
            </m:nary>
          </m:num>
          <m:den>
            <m:sSub>
              <m:sSubPr>
                <m:ctrlPr>
                  <w:rPr>
                    <w:rFonts w:ascii="Cambria Math" w:eastAsia="MS Mincho" w:hAnsi="Cambria Math"/>
                  </w:rPr>
                </m:ctrlPr>
              </m:sSubPr>
              <m:e>
                <m:r>
                  <w:rPr>
                    <w:rFonts w:ascii="Cambria Math" w:eastAsia="MS Mincho" w:hAnsi="Cambria Math"/>
                  </w:rPr>
                  <m:t>Ef</m:t>
                </m:r>
              </m:e>
              <m:sub>
                <m:r>
                  <w:rPr>
                    <w:rFonts w:ascii="Cambria Math" w:eastAsia="MS Mincho" w:hAnsi="Cambria Math"/>
                  </w:rPr>
                  <m:t>h,i,s,t</m:t>
                </m:r>
              </m:sub>
            </m:sSub>
          </m:den>
        </m:f>
      </m:oMath>
    </w:p>
    <w:p w14:paraId="38CB6229" w14:textId="27B77A9D" w:rsidR="00091A00" w:rsidRDefault="00A420F2" w:rsidP="00A420F2">
      <w:pPr>
        <w:ind w:firstLine="0"/>
      </w:pPr>
      <w:r>
        <w:t>wher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heat or excretion</w:t>
      </w:r>
      <w:r w:rsidR="00EF39C6">
        <w:t xml:space="preserve">.  Refer to appendix </w:t>
      </w:r>
      <w:r w:rsidR="00EF39C6">
        <w:fldChar w:fldCharType="begin"/>
      </w:r>
      <w:r w:rsidR="00EF39C6">
        <w:instrText xml:space="preserve"> REF _Ref445665201 \h </w:instrText>
      </w:r>
      <w:r w:rsidR="00EF39C6">
        <w:fldChar w:fldCharType="separate"/>
      </w:r>
      <w:r w:rsidR="00EF39C6">
        <w:t xml:space="preserve">Tables A- </w:t>
      </w:r>
      <w:r w:rsidR="00EF39C6">
        <w:rPr>
          <w:noProof/>
        </w:rPr>
        <w:t>1</w:t>
      </w:r>
      <w:r w:rsidR="00EF39C6">
        <w:fldChar w:fldCharType="end"/>
      </w:r>
      <w:r w:rsidR="00EF39C6">
        <w:t xml:space="preserve">, </w:t>
      </w:r>
      <w:r w:rsidR="00EF39C6">
        <w:fldChar w:fldCharType="begin"/>
      </w:r>
      <w:r w:rsidR="00EF39C6">
        <w:instrText xml:space="preserve"> REF _Ref445665205 \h </w:instrText>
      </w:r>
      <w:r w:rsidR="00EF39C6">
        <w:fldChar w:fldCharType="separate"/>
      </w:r>
      <w:r w:rsidR="00EF39C6">
        <w:t xml:space="preserve">A- </w:t>
      </w:r>
      <w:r w:rsidR="00EF39C6">
        <w:rPr>
          <w:noProof/>
        </w:rPr>
        <w:t>2</w:t>
      </w:r>
      <w:r w:rsidR="00EF39C6">
        <w:fldChar w:fldCharType="end"/>
      </w:r>
      <w:r w:rsidR="00EF39C6">
        <w:t xml:space="preserve">, </w:t>
      </w:r>
      <w:r w:rsidR="00EF39C6">
        <w:fldChar w:fldCharType="begin"/>
      </w:r>
      <w:r w:rsidR="00EF39C6">
        <w:instrText xml:space="preserve"> REF _Ref445665208 \h </w:instrText>
      </w:r>
      <w:r w:rsidR="00EF39C6">
        <w:fldChar w:fldCharType="separate"/>
      </w:r>
      <w:r w:rsidR="00EF39C6">
        <w:t xml:space="preserve">A- </w:t>
      </w:r>
      <w:r w:rsidR="00EF39C6">
        <w:rPr>
          <w:noProof/>
        </w:rPr>
        <w:t>3</w:t>
      </w:r>
      <w:r w:rsidR="00EF39C6">
        <w:fldChar w:fldCharType="end"/>
      </w:r>
      <w:r w:rsidR="00EF39C6">
        <w:t xml:space="preserve">, and </w:t>
      </w:r>
      <w:r w:rsidR="00EF39C6">
        <w:fldChar w:fldCharType="begin"/>
      </w:r>
      <w:r w:rsidR="00EF39C6">
        <w:instrText xml:space="preserve"> REF _Ref445665356 \h </w:instrText>
      </w:r>
      <w:r w:rsidR="00EF39C6">
        <w:fldChar w:fldCharType="separate"/>
      </w:r>
      <w:r w:rsidR="00EF39C6">
        <w:t xml:space="preserve">Figures A- </w:t>
      </w:r>
      <w:r w:rsidR="00EF39C6">
        <w:rPr>
          <w:noProof/>
        </w:rPr>
        <w:t>1</w:t>
      </w:r>
      <w:r w:rsidR="00EF39C6">
        <w:fldChar w:fldCharType="end"/>
      </w:r>
      <w:r w:rsidR="00EF39C6">
        <w:t>, A-2, and A-3 for species-specific calculations of the energetics costs and the github site for model implementation</w:t>
      </w:r>
      <w:r w:rsidR="001923FE">
        <w:t xml:space="preserve">. </w:t>
      </w:r>
      <w:r w:rsidR="006A679B">
        <w:t>Parameter values for each species were taken from existing bioenergetics literature (Table 3); this literature assumes that ener</w:t>
      </w:r>
      <w:r w:rsidR="00D87D26">
        <w:t>getic costs for California</w:t>
      </w:r>
      <w:r w:rsidR="00CF777A">
        <w:t xml:space="preserve"> sea lions</w:t>
      </w:r>
      <w:r w:rsidR="00D87D26">
        <w:t xml:space="preserve"> and killer whales</w:t>
      </w:r>
      <w:r w:rsidR="006A679B">
        <w:t xml:space="preserve"> are due to activity costs only (reproductive and growth costs set to 0, and efficiency</w:t>
      </w:r>
      <w:r w:rsidR="006A679B" w:rsidRPr="000B683B">
        <w:rPr>
          <w:i/>
        </w:rPr>
        <w:t xml:space="preserve"> E</w:t>
      </w:r>
      <w:r w:rsidR="006A679B">
        <w:t xml:space="preserve"> set to 1).</w:t>
      </w:r>
      <w:r w:rsidR="00EF39C6">
        <w:t xml:space="preserve">  </w:t>
      </w:r>
    </w:p>
    <w:p w14:paraId="211D90E1" w14:textId="1E0AF637" w:rsidR="005455AE" w:rsidRDefault="00A420F2" w:rsidP="00A420F2">
      <w:r>
        <w:t xml:space="preserve">The </w:t>
      </w:r>
      <w:r w:rsidR="00570F69">
        <w:t>energy</w:t>
      </w:r>
      <w:r>
        <w:t xml:space="preserve"> model (</w:t>
      </w:r>
      <w:fldSimple w:instr=" REF _Ref439740176  \* MERGEFORMAT ">
        <w:r>
          <w:t xml:space="preserve">Equation </w:t>
        </w:r>
        <w:r>
          <w:rPr>
            <w:noProof/>
          </w:rPr>
          <w:t>1</w:t>
        </w:r>
      </w:fldSimple>
      <w:r>
        <w:t>) can be modified to account for age (</w:t>
      </w:r>
      <m:oMath>
        <m:r>
          <m:rPr>
            <m:sty m:val="p"/>
          </m:rPr>
          <w:rPr>
            <w:rFonts w:ascii="Cambria Math" w:hAnsi="Cambria Math"/>
          </w:rPr>
          <m:t>i</m:t>
        </m:r>
      </m:oMath>
      <w:r>
        <w:t>), activity (</w:t>
      </w:r>
      <m:oMath>
        <m:r>
          <m:rPr>
            <m:sty m:val="p"/>
          </m:rPr>
          <w:rPr>
            <w:rFonts w:ascii="Cambria Math" w:hAnsi="Cambria Math"/>
          </w:rPr>
          <m:t>j</m:t>
        </m:r>
      </m:oMath>
      <w:r>
        <w:t>), and sex (</w:t>
      </w:r>
      <m:oMath>
        <m:r>
          <m:rPr>
            <m:sty m:val="p"/>
          </m:rPr>
          <w:rPr>
            <w:rFonts w:ascii="Cambria Math" w:hAnsi="Cambria Math"/>
          </w:rPr>
          <m:t>s</m:t>
        </m:r>
      </m:oMath>
      <w:r>
        <w:t>) specific differences for predator (</w:t>
      </w:r>
      <m:oMath>
        <m:r>
          <m:rPr>
            <m:sty m:val="p"/>
          </m:rPr>
          <w:rPr>
            <w:rFonts w:ascii="Cambria Math" w:hAnsi="Cambria Math"/>
          </w:rPr>
          <m:t>h</m:t>
        </m:r>
      </m:oMath>
      <w:r>
        <w:t xml:space="preserve">) throughout the year (i.e., day </w:t>
      </w:r>
      <m:oMath>
        <m:r>
          <m:rPr>
            <m:sty m:val="p"/>
          </m:rPr>
          <w:rPr>
            <w:rFonts w:ascii="Cambria Math" w:hAnsi="Cambria Math"/>
          </w:rPr>
          <m:t>t</m:t>
        </m:r>
      </m:oMath>
      <w:r>
        <w:t>)</w:t>
      </w:r>
      <w:r w:rsidR="00570F69">
        <w:t xml:space="preserve">, as well as the </w:t>
      </w:r>
      <w:r w:rsidR="00EF77A7">
        <w:t xml:space="preserve">fraction of the time spent doing 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 xml:space="preserve">the </w:t>
      </w:r>
      <w:r w:rsidR="00366820">
        <w:t xml:space="preserve">body 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p>
    <w:p w14:paraId="1D9B483D" w14:textId="64D1DF2E" w:rsidR="003739F7" w:rsidRDefault="00F00939" w:rsidP="002D7FF6">
      <w:pPr>
        <w:pStyle w:val="Caption"/>
      </w:pPr>
      <w:r w:rsidRPr="003B01A2">
        <w:rPr>
          <w:szCs w:val="24"/>
        </w:rPr>
        <w:lastRenderedPageBreak/>
        <w:t xml:space="preserve">Equation </w:t>
      </w:r>
      <w:r w:rsidRPr="003B01A2">
        <w:rPr>
          <w:i w:val="0"/>
          <w:iCs w:val="0"/>
        </w:rPr>
        <w:fldChar w:fldCharType="begin"/>
      </w:r>
      <w:r w:rsidRPr="003B01A2">
        <w:rPr>
          <w:szCs w:val="24"/>
        </w:rPr>
        <w:instrText xml:space="preserve"> SEQ Equation \* ARABIC </w:instrText>
      </w:r>
      <w:r w:rsidRPr="003B01A2">
        <w:rPr>
          <w:i w:val="0"/>
          <w:iCs w:val="0"/>
        </w:rPr>
        <w:fldChar w:fldCharType="separate"/>
      </w:r>
      <w:r w:rsidR="00FC2C3B">
        <w:rPr>
          <w:noProof/>
          <w:szCs w:val="24"/>
        </w:rPr>
        <w:t>3</w:t>
      </w:r>
      <w:r w:rsidRPr="003B01A2">
        <w:rPr>
          <w:i w:val="0"/>
          <w:iCs w:val="0"/>
        </w:rPr>
        <w:fldChar w:fldCharType="end"/>
      </w:r>
      <w:r w:rsidRPr="003B01A2">
        <w:rPr>
          <w:szCs w:val="24"/>
        </w:rPr>
        <w:t>.</w:t>
      </w:r>
      <w:r w:rsidRPr="003B01A2">
        <w:rPr>
          <w:szCs w:val="24"/>
        </w:rPr>
        <w:tab/>
      </w:r>
      <w:r w:rsidRPr="003B01A2">
        <w:rPr>
          <w:szCs w:val="24"/>
        </w:rPr>
        <w:tab/>
      </w:r>
      <m:oMath>
        <m:sSub>
          <m:sSubPr>
            <m:ctrlPr>
              <w:rPr>
                <w:rFonts w:ascii="Cambria Math" w:eastAsia="MS Mincho" w:hAnsi="Cambria Math"/>
              </w:rPr>
            </m:ctrlPr>
          </m:sSubPr>
          <m:e>
            <m:r>
              <w:rPr>
                <w:rFonts w:ascii="Cambria Math" w:eastAsia="MS Mincho" w:hAnsi="Cambria Math"/>
              </w:rPr>
              <m:t>AC</m:t>
            </m:r>
          </m:e>
          <m:sub>
            <m:r>
              <w:rPr>
                <w:rFonts w:ascii="Cambria Math" w:eastAsia="MS Mincho" w:hAnsi="Cambria Math"/>
              </w:rPr>
              <m:t>h,j,i,s,t</m:t>
            </m:r>
          </m:sub>
        </m:sSub>
        <m:r>
          <w:rPr>
            <w:rFonts w:ascii="Cambria Math" w:hAnsi="Cambria Math"/>
          </w:rPr>
          <m:t>=</m:t>
        </m:r>
        <m:sSub>
          <m:sSubPr>
            <m:ctrlPr>
              <w:rPr>
                <w:rFonts w:ascii="Cambria Math" w:eastAsia="MS Mincho" w:hAnsi="Cambria Math"/>
              </w:rPr>
            </m:ctrlPr>
          </m:sSubPr>
          <m:e>
            <m:r>
              <w:rPr>
                <w:rFonts w:ascii="Cambria Math" w:eastAsia="MS Mincho" w:hAnsi="Cambria Math"/>
              </w:rPr>
              <m:t>f</m:t>
            </m:r>
          </m:e>
          <m:sub>
            <m:r>
              <w:rPr>
                <w:rFonts w:ascii="Cambria Math" w:eastAsia="MS Mincho" w:hAnsi="Cambria Math"/>
              </w:rPr>
              <m:t>h,j,i,s,t</m:t>
            </m:r>
          </m:sub>
        </m:sSub>
        <m:r>
          <w:rPr>
            <w:rFonts w:ascii="Cambria Math" w:eastAsia="MS Mincho" w:hAnsi="Cambria Math"/>
          </w:rPr>
          <m:t>×</m:t>
        </m:r>
        <m:sSub>
          <m:sSubPr>
            <m:ctrlPr>
              <w:rPr>
                <w:rFonts w:ascii="Cambria Math" w:eastAsia="MS Mincho" w:hAnsi="Cambria Math"/>
              </w:rPr>
            </m:ctrlPr>
          </m:sSubPr>
          <m:e>
            <m:r>
              <w:rPr>
                <w:rFonts w:ascii="Cambria Math" w:eastAsia="MS Mincho" w:hAnsi="Cambria Math"/>
              </w:rPr>
              <m:t>α</m:t>
            </m:r>
          </m:e>
          <m:sub>
            <m:r>
              <w:rPr>
                <w:rFonts w:ascii="Cambria Math" w:eastAsia="MS Mincho" w:hAnsi="Cambria Math"/>
              </w:rPr>
              <m:t>h,i,j,s</m:t>
            </m:r>
          </m:sub>
        </m:sSub>
        <m:r>
          <w:rPr>
            <w:rFonts w:ascii="Cambria Math" w:eastAsia="MS Mincho" w:hAnsi="Cambria Math"/>
          </w:rPr>
          <m:t>×</m:t>
        </m:r>
        <m:sSup>
          <m:sSupPr>
            <m:ctrlPr>
              <w:rPr>
                <w:rFonts w:ascii="Cambria Math" w:eastAsia="MS Mincho" w:hAnsi="Cambria Math"/>
              </w:rPr>
            </m:ctrlPr>
          </m:sSupPr>
          <m:e>
            <m:d>
              <m:dPr>
                <m:ctrlPr>
                  <w:rPr>
                    <w:rFonts w:ascii="Cambria Math" w:eastAsia="MS Mincho" w:hAnsi="Cambria Math"/>
                  </w:rPr>
                </m:ctrlPr>
              </m:dPr>
              <m:e>
                <m:sSub>
                  <m:sSubPr>
                    <m:ctrlPr>
                      <w:rPr>
                        <w:rFonts w:ascii="Cambria Math" w:eastAsia="MS Mincho" w:hAnsi="Cambria Math"/>
                      </w:rPr>
                    </m:ctrlPr>
                  </m:sSubPr>
                  <m:e>
                    <m:r>
                      <w:rPr>
                        <w:rFonts w:ascii="Cambria Math" w:eastAsia="MS Mincho" w:hAnsi="Cambria Math"/>
                      </w:rPr>
                      <m:t>M</m:t>
                    </m:r>
                  </m:e>
                  <m:sub>
                    <m:r>
                      <w:rPr>
                        <w:rFonts w:ascii="Cambria Math" w:eastAsia="MS Mincho" w:hAnsi="Cambria Math"/>
                      </w:rPr>
                      <m:t>b,h,i,s</m:t>
                    </m:r>
                  </m:sub>
                </m:sSub>
              </m:e>
            </m:d>
          </m:e>
          <m:sup>
            <m:sSub>
              <m:sSubPr>
                <m:ctrlPr>
                  <w:rPr>
                    <w:rFonts w:ascii="Cambria Math" w:eastAsia="MS Mincho" w:hAnsi="Cambria Math"/>
                  </w:rPr>
                </m:ctrlPr>
              </m:sSubPr>
              <m:e>
                <m:r>
                  <w:rPr>
                    <w:rFonts w:ascii="Cambria Math" w:eastAsia="MS Mincho" w:hAnsi="Cambria Math"/>
                  </w:rPr>
                  <m:t>β</m:t>
                </m:r>
              </m:e>
              <m:sub>
                <m:r>
                  <w:rPr>
                    <w:rFonts w:ascii="Cambria Math" w:eastAsia="MS Mincho" w:hAnsi="Cambria Math"/>
                  </w:rPr>
                  <m:t>h,j</m:t>
                </m:r>
              </m:sub>
            </m:sSub>
          </m:sup>
        </m:sSup>
      </m:oMath>
    </w:p>
    <w:p w14:paraId="5A26128E" w14:textId="50981234" w:rsidR="00570F69" w:rsidRDefault="00570F69" w:rsidP="00A568AC">
      <w:pPr>
        <w:pStyle w:val="Compact"/>
        <w:ind w:firstLine="0"/>
      </w:pPr>
      <w:r>
        <w:t xml:space="preserve">This equation is a modification of the Kleiber model that allows for the scaling of the basal metabolic rate due to the amount of time spent doing various activities. </w:t>
      </w:r>
      <w:r w:rsidR="00366820">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rsidR="00366820">
        <w:t xml:space="preserve"> is equal to 0.75</w:t>
      </w:r>
      <w:r w:rsidR="00CF777A">
        <w:t xml:space="preserve"> for killer whales,</w:t>
      </w:r>
      <w:r w:rsidR="00E45F6C">
        <w:t xml:space="preserve"> California sea lions, and Steller sea lions</w:t>
      </w:r>
      <w:r w:rsidR="00366820">
        <w:t>; howev</w:t>
      </w:r>
      <w:r w:rsidR="001C4F8B">
        <w:t xml:space="preserve">er, </w:t>
      </w:r>
      <w:r w:rsidR="00E45F6C">
        <w:t xml:space="preserve">for harbor seals </w:t>
      </w:r>
      <w:r w:rsidR="00366820">
        <w:t>the power parameter ranges between 0.76 and 0.87</w:t>
      </w:r>
      <w:r w:rsidR="00E45F6C">
        <w:t xml:space="preserve">, </w:t>
      </w:r>
      <w:r w:rsidR="00366820">
        <w:t>depending on the</w:t>
      </w:r>
      <w:r w:rsidR="00EA154C">
        <w:t>ir</w:t>
      </w:r>
      <w:r w:rsidR="00366820">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rsidR="00366820">
        <w:t xml:space="preserve">.  </w:t>
      </w:r>
    </w:p>
    <w:p w14:paraId="4E3C7D6B" w14:textId="4B11288C" w:rsidR="005455AE" w:rsidRDefault="00EF77A7" w:rsidP="00570F69">
      <w:pPr>
        <w:pStyle w:val="Compact"/>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However, the bioenergetics literature often uses coarser stages (e.g., pup, juvenile, adult). </w:t>
      </w:r>
      <w:r>
        <w:t>To map the stage-based parameters in the literature to our age-based models we use</w:t>
      </w:r>
      <w:r w:rsidR="00564D28">
        <w:t>d</w:t>
      </w:r>
      <w:r>
        <w:t xml:space="preserve"> information about the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generic stage-specific parameter in the literature. Parameters for ages </w:t>
      </w:r>
      <w:r w:rsidR="00383D96">
        <w:t>&gt;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37704FD8" w:rsidR="005245B8" w:rsidRPr="003B01A2" w:rsidRDefault="005245B8" w:rsidP="003B01A2">
      <w:pPr>
        <w:pStyle w:val="Caption"/>
        <w:rPr>
          <w:i w:val="0"/>
          <w:szCs w:val="24"/>
        </w:rPr>
      </w:pPr>
      <w:r w:rsidRPr="003B01A2">
        <w:rPr>
          <w:szCs w:val="24"/>
        </w:rPr>
        <w:t xml:space="preserve">Equation </w:t>
      </w:r>
      <w:r w:rsidRPr="003B01A2">
        <w:rPr>
          <w:szCs w:val="24"/>
        </w:rPr>
        <w:fldChar w:fldCharType="begin"/>
      </w:r>
      <w:r w:rsidRPr="003B01A2">
        <w:rPr>
          <w:szCs w:val="24"/>
        </w:rPr>
        <w:instrText xml:space="preserve"> SEQ Equation \* ARABIC </w:instrText>
      </w:r>
      <w:r w:rsidRPr="003B01A2">
        <w:rPr>
          <w:szCs w:val="24"/>
        </w:rPr>
        <w:fldChar w:fldCharType="separate"/>
      </w:r>
      <w:r w:rsidR="00FC2C3B">
        <w:rPr>
          <w:noProof/>
          <w:szCs w:val="24"/>
        </w:rPr>
        <w:t>4</w:t>
      </w:r>
      <w:r w:rsidRPr="003B01A2">
        <w:rPr>
          <w:szCs w:val="24"/>
        </w:rPr>
        <w:fldChar w:fldCharType="end"/>
      </w:r>
      <w:r w:rsidRPr="003B01A2">
        <w:rPr>
          <w:szCs w:val="24"/>
        </w:rPr>
        <w:t>.</w:t>
      </w:r>
      <w:r w:rsidRPr="003B01A2">
        <w:rPr>
          <w:szCs w:val="24"/>
        </w:rPr>
        <w:tab/>
      </w:r>
      <w:r w:rsidRPr="003B01A2">
        <w:rPr>
          <w:szCs w:val="24"/>
        </w:rPr>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w:rPr>
            <w:rFonts w:ascii="Cambria Math" w:eastAsia="MS Mincho" w:hAnsi="Cambria Math"/>
          </w:rPr>
          <m:t>=</m:t>
        </m:r>
        <m:d>
          <m:dPr>
            <m:ctrlPr>
              <w:rPr>
                <w:rFonts w:ascii="Cambria Math" w:eastAsia="MS Mincho" w:hAnsi="Cambria Math"/>
              </w:rPr>
            </m:ctrlPr>
          </m:dPr>
          <m:e>
            <m: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w:rPr>
                <w:rFonts w:ascii="Cambria Math" w:hAnsi="Cambria Math"/>
              </w:rPr>
              <m:t>*</m:t>
            </m:r>
          </m:sup>
        </m:sSubSup>
      </m:oMath>
    </w:p>
    <w:p w14:paraId="39C048FB" w14:textId="44E799B3" w:rsidR="005455AE" w:rsidRDefault="003739F7" w:rsidP="009F3B40">
      <w:pPr>
        <w:ind w:firstLine="0"/>
      </w:pPr>
      <w:r>
        <w:tab/>
      </w:r>
      <w:r w:rsidR="008167F2">
        <w:t>As described below, we address uncertainty in our model projections, but focused on the largest source of uncertainty (diets</w:t>
      </w:r>
      <w:r w:rsidR="0031682D">
        <w:t xml:space="preserve"> of predators</w:t>
      </w:r>
      <w:r w:rsidR="008167F2">
        <w:t>)</w:t>
      </w:r>
      <w:r w:rsidR="0031682D">
        <w:t xml:space="preserve"> rather than uncertainty in bioenergetics parameters</w:t>
      </w:r>
      <w:r w:rsidR="008167F2">
        <w:t xml:space="preserve">.  Our </w:t>
      </w:r>
      <w:r w:rsidR="005F4C1D">
        <w:t>simple</w:t>
      </w:r>
      <w:r w:rsidR="008167F2">
        <w:t xml:space="preserve"> approach </w:t>
      </w:r>
      <w:r w:rsidR="00EF77A7">
        <w:t xml:space="preserve">focuses on the relative impacts of changing predator populations and their consumption rates of Chinook salmon. Furthermore, including uncertainty </w:t>
      </w:r>
      <w:r w:rsidR="008167F2">
        <w:t xml:space="preserve">in bioenergetics parameters </w:t>
      </w:r>
      <w:r w:rsidR="008167F2">
        <w:lastRenderedPageBreak/>
        <w:t xml:space="preserve">would </w:t>
      </w:r>
      <w:r w:rsidR="00EF77A7">
        <w:t xml:space="preserve">not </w:t>
      </w:r>
      <w:r w:rsidR="00C6283C">
        <w:t xml:space="preserve">alter </w:t>
      </w:r>
      <w:r w:rsidR="00EF77A7">
        <w:t>the expected outcomes of the modeling exercise</w:t>
      </w:r>
      <w:r w:rsidR="008167F2">
        <w:t xml:space="preserve">, </w:t>
      </w:r>
      <w:r w:rsidR="006D577C">
        <w:t xml:space="preserve">given that </w:t>
      </w:r>
      <w:r w:rsidR="00AD1F18">
        <w:t xml:space="preserve">all </w:t>
      </w:r>
      <w:r w:rsidR="004678B2">
        <w:t xml:space="preserve">bioenergetics </w:t>
      </w:r>
      <w:r w:rsidR="00AD1F18">
        <w:t xml:space="preserve">parameter values </w:t>
      </w:r>
      <w:r w:rsidR="006D577C">
        <w:t xml:space="preserve">were </w:t>
      </w:r>
      <w:r w:rsidR="00AD1F18">
        <w:t>based on mean values</w:t>
      </w:r>
      <w:r w:rsidR="008167F2">
        <w:t xml:space="preserve"> from the literature</w:t>
      </w:r>
      <w:r w:rsidR="00AD1F18">
        <w:t xml:space="preserve">. </w:t>
      </w:r>
    </w:p>
    <w:p w14:paraId="20BC851A" w14:textId="77777777" w:rsidR="005455AE" w:rsidRPr="003B01A2" w:rsidRDefault="00EF77A7" w:rsidP="00D40E2C">
      <w:pPr>
        <w:pStyle w:val="Heading2"/>
      </w:pPr>
      <w:bookmarkStart w:id="6" w:name="predator-population-dynamics"/>
      <w:bookmarkEnd w:id="6"/>
      <w:r w:rsidRPr="003B01A2">
        <w:t>Predator population dynamics</w:t>
      </w:r>
    </w:p>
    <w:p w14:paraId="71BBFCA1" w14:textId="25D76219" w:rsidR="003B01A2" w:rsidRDefault="00EF77A7" w:rsidP="002D7FF6">
      <w:r>
        <w:t xml:space="preserve">The daily energetic demand of predator </w:t>
      </w:r>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h,y</m:t>
            </m:r>
          </m:sub>
        </m:sSub>
      </m:oMath>
      <w:r>
        <w:t xml:space="preserve">) </w:t>
      </w:r>
      <w:r w:rsidR="000A697D">
        <w:t xml:space="preserve">in year </w:t>
      </w:r>
      <w:r w:rsidR="000A697D">
        <w:rPr>
          <w:i/>
        </w:rPr>
        <w:t>y</w:t>
      </w:r>
      <w:r w:rsidR="001747EB">
        <w:t xml:space="preserve"> (Appendix </w:t>
      </w:r>
      <w:r w:rsidR="001747EB">
        <w:fldChar w:fldCharType="begin"/>
      </w:r>
      <w:r w:rsidR="001747EB">
        <w:instrText xml:space="preserve"> REF _Ref445665703 \h </w:instrText>
      </w:r>
      <w:r w:rsidR="001747EB">
        <w:fldChar w:fldCharType="separate"/>
      </w:r>
      <w:r w:rsidR="001747EB">
        <w:t xml:space="preserve">Figure A- </w:t>
      </w:r>
      <w:r w:rsidR="001747EB">
        <w:rPr>
          <w:noProof/>
        </w:rPr>
        <w:t>3</w:t>
      </w:r>
      <w:r w:rsidR="001747EB">
        <w:fldChar w:fldCharType="end"/>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and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1747EB">
        <w:fldChar w:fldCharType="begin"/>
      </w:r>
      <w:r w:rsidR="001747EB">
        <w:instrText xml:space="preserve"> REF _Ref445665731 \h </w:instrText>
      </w:r>
      <w:r w:rsidR="001747EB">
        <w:fldChar w:fldCharType="separate"/>
      </w:r>
      <w:r w:rsidR="001747EB">
        <w:t xml:space="preserve">Figure A- </w:t>
      </w:r>
      <w:r w:rsidR="001747EB">
        <w:rPr>
          <w:noProof/>
        </w:rPr>
        <w:t>4</w:t>
      </w:r>
      <w:r w:rsidR="001747EB">
        <w:fldChar w:fldCharType="end"/>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h,i,s,t</m:t>
            </m:r>
          </m:sub>
        </m:sSub>
      </m:oMath>
      <w:r>
        <w:t xml:space="preserve">; </w:t>
      </w:r>
      <w:r w:rsidR="005245B8">
        <w:fldChar w:fldCharType="begin"/>
      </w:r>
      <w:r w:rsidR="005245B8">
        <w:instrText xml:space="preserve"> REF _Ref439751144 </w:instrText>
      </w:r>
      <w:r w:rsidR="003B01A2">
        <w:instrText xml:space="preserve"> \* MERGEFORMAT </w:instrText>
      </w:r>
      <w:r w:rsidR="005245B8">
        <w:fldChar w:fldCharType="separate"/>
      </w:r>
      <w:r w:rsidR="00FC2C3B" w:rsidRPr="003B01A2">
        <w:t xml:space="preserve">Equation </w:t>
      </w:r>
      <w:r w:rsidR="00FC2C3B">
        <w:rPr>
          <w:noProof/>
        </w:rPr>
        <w:t>2</w:t>
      </w:r>
      <w:r w:rsidR="005245B8">
        <w:fldChar w:fldCharType="end"/>
      </w:r>
      <w:r>
        <w:t>)</w:t>
      </w:r>
      <w:r w:rsidR="00EE6EFA">
        <w:t xml:space="preserve">. </w:t>
      </w:r>
    </w:p>
    <w:p w14:paraId="5753912E" w14:textId="40DE51F1" w:rsidR="005245B8" w:rsidRPr="003B01A2" w:rsidRDefault="005245B8" w:rsidP="003B01A2">
      <w:pPr>
        <w:pStyle w:val="Caption"/>
        <w:rPr>
          <w:szCs w:val="24"/>
        </w:rPr>
      </w:pPr>
      <w:bookmarkStart w:id="7" w:name="_Ref444521238"/>
      <w:r w:rsidRPr="003B01A2">
        <w:rPr>
          <w:szCs w:val="24"/>
        </w:rPr>
        <w:t xml:space="preserve">Equation </w:t>
      </w:r>
      <w:r w:rsidRPr="003B01A2">
        <w:rPr>
          <w:szCs w:val="24"/>
        </w:rPr>
        <w:fldChar w:fldCharType="begin"/>
      </w:r>
      <w:r w:rsidRPr="003B01A2">
        <w:rPr>
          <w:szCs w:val="24"/>
        </w:rPr>
        <w:instrText xml:space="preserve"> SEQ Equation \* ARABIC </w:instrText>
      </w:r>
      <w:r w:rsidRPr="003B01A2">
        <w:rPr>
          <w:szCs w:val="24"/>
        </w:rPr>
        <w:fldChar w:fldCharType="separate"/>
      </w:r>
      <w:r w:rsidR="00FC2C3B">
        <w:rPr>
          <w:noProof/>
          <w:szCs w:val="24"/>
        </w:rPr>
        <w:t>5</w:t>
      </w:r>
      <w:r w:rsidRPr="003B01A2">
        <w:rPr>
          <w:szCs w:val="24"/>
        </w:rPr>
        <w:fldChar w:fldCharType="end"/>
      </w:r>
      <w:bookmarkEnd w:id="7"/>
      <w:r w:rsidRPr="003B01A2">
        <w:rPr>
          <w:szCs w:val="24"/>
        </w:rPr>
        <w:t>.</w:t>
      </w:r>
      <w:r w:rsidRPr="003B01A2">
        <w:rPr>
          <w:szCs w:val="24"/>
        </w:rPr>
        <w:tab/>
      </w:r>
      <w:r w:rsidRPr="003B01A2">
        <w:rPr>
          <w:szCs w:val="24"/>
        </w:rPr>
        <w:tab/>
      </w:r>
      <m:oMath>
        <m:sSub>
          <m:sSubPr>
            <m:ctrlPr>
              <w:rPr>
                <w:rFonts w:ascii="Cambria Math" w:hAnsi="Cambria Math"/>
              </w:rPr>
            </m:ctrlPr>
          </m:sSubPr>
          <m:e>
            <m:r>
              <w:rPr>
                <w:rFonts w:ascii="Cambria Math" w:hAnsi="Cambria Math"/>
              </w:rPr>
              <m:t>E</m:t>
            </m:r>
          </m:e>
          <m:sub>
            <m:r>
              <w:rPr>
                <w:rFonts w:ascii="Cambria Math" w:hAnsi="Cambria Math"/>
              </w:rPr>
              <m:t>h,i,s,t,y</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i,s,t</m:t>
            </m:r>
          </m:sub>
        </m:sSub>
        <m:sSub>
          <m:sSubPr>
            <m:ctrlPr>
              <w:rPr>
                <w:rFonts w:ascii="Cambria Math" w:hAnsi="Cambria Math"/>
              </w:rPr>
            </m:ctrlPr>
          </m:sSubPr>
          <m:e>
            <m:r>
              <w:rPr>
                <w:rFonts w:ascii="Cambria Math" w:hAnsi="Cambria Math"/>
              </w:rPr>
              <m:t>N</m:t>
            </m:r>
          </m:e>
          <m:sub>
            <m:r>
              <w:rPr>
                <w:rFonts w:ascii="Cambria Math" w:hAnsi="Cambria Math"/>
              </w:rPr>
              <m:t>h,y</m:t>
            </m:r>
          </m:sub>
        </m:sSub>
        <m:sSub>
          <m:sSubPr>
            <m:ctrlPr>
              <w:rPr>
                <w:rFonts w:ascii="Cambria Math" w:hAnsi="Cambria Math"/>
              </w:rPr>
            </m:ctrlPr>
          </m:sSubPr>
          <m:e>
            <m:r>
              <w:rPr>
                <w:rFonts w:ascii="Cambria Math" w:hAnsi="Cambria Math"/>
              </w:rPr>
              <m:t>p</m:t>
            </m:r>
          </m:e>
          <m:sub>
            <m:r>
              <w:rPr>
                <w:rFonts w:ascii="Cambria Math" w:hAnsi="Cambria Math"/>
              </w:rPr>
              <m:t>h,i,s,y</m:t>
            </m:r>
          </m:sub>
        </m:sSub>
        <m:sSub>
          <m:sSubPr>
            <m:ctrlPr>
              <w:rPr>
                <w:rFonts w:ascii="Cambria Math" w:hAnsi="Cambria Math"/>
              </w:rPr>
            </m:ctrlPr>
          </m:sSubPr>
          <m:e>
            <m:r>
              <w:rPr>
                <w:rFonts w:ascii="Cambria Math" w:hAnsi="Cambria Math"/>
              </w:rPr>
              <m:t>ψ</m:t>
            </m:r>
          </m:e>
          <m:sub>
            <m:r>
              <w:rPr>
                <w:rFonts w:ascii="Cambria Math" w:hAnsi="Cambria Math"/>
              </w:rPr>
              <m:t>h,t</m:t>
            </m:r>
          </m:sub>
        </m:sSub>
      </m:oMath>
    </w:p>
    <w:p w14:paraId="6854973B" w14:textId="6AB60438" w:rsidR="002438FE" w:rsidRDefault="001D39A5" w:rsidP="00055201">
      <w:r>
        <w:t>T</w:t>
      </w:r>
      <w:r w:rsidR="00194604">
        <w:t>he age, sex and abundance of killer whales in inland waters is assumed to be known without error since 197</w:t>
      </w:r>
      <w:r w:rsidR="00A86A4E">
        <w:t>6</w:t>
      </w:r>
      <w:r>
        <w:t xml:space="preserve"> </w:t>
      </w:r>
      <w:r w:rsidR="00194604">
        <w:t>when detailed records of the birth of individuals was recorded</w:t>
      </w:r>
      <w:r>
        <w:t xml:space="preserve"> </w:t>
      </w:r>
      <w:r w:rsidR="008C3B64">
        <w:fldChar w:fldCharType="begin"/>
      </w:r>
      <w:r w:rsidR="008C3B64">
        <w:instrText xml:space="preserve"> ADDIN ZOTERO_ITEM CSL_CITATION {"citationID":"s32r6o5qs","properties":{"formattedCitation":"{\\rtf (\\uc0\\u8220{}Center for Whale Research - Study of Southern Resident Killer Whales\\uc0\\u8221{} 2016)}","plainCitation":"(“Center for Whale Research - Study of Southern Resident Killer Whales” 2016)"},"citationItems":[{"id":822,"uris":["http://zotero.org/users/local/DW6AEAS0/items/Z4IFANAH"],"uri":["http://zotero.org/users/local/DW6AEAS0/items/Z4IFANAH"],"itemData":{"id":822,"type":"webpage","title":"Center for Whale Research - Study of Southern Resident Killer Whales","container-title":"Center for Whale Research - Study of Southern Resident Killer Whales","URL":"http://www.whaleresearch.com/","issued":{"date-parts":[["2016"]]},"accessed":{"date-parts":[["2016",3,13]]}}}],"schema":"https://github.com/citation-style-language/schema/raw/master/csl-citation.json"} </w:instrText>
      </w:r>
      <w:r w:rsidR="008C3B64">
        <w:fldChar w:fldCharType="separate"/>
      </w:r>
      <w:r w:rsidR="008C3B64" w:rsidRPr="000B683B">
        <w:t>(</w:t>
      </w:r>
      <w:r w:rsidR="008C3B64">
        <w:t>Center</w:t>
      </w:r>
      <w:r w:rsidR="008C3B64" w:rsidRPr="000B683B">
        <w:t xml:space="preserve"> 2016)</w:t>
      </w:r>
      <w:r w:rsidR="008C3B64">
        <w:fldChar w:fldCharType="end"/>
      </w:r>
      <w:r w:rsidR="00194604">
        <w:t xml:space="preserve">.  </w:t>
      </w:r>
      <w:r>
        <w:t>For pinniped</w:t>
      </w:r>
      <w:r w:rsidR="005E3D3D">
        <w:t>s</w:t>
      </w:r>
      <w:r w:rsidR="00A86A4E">
        <w:t xml:space="preserve">, time series of sex and age structure don’t exist, but </w:t>
      </w:r>
      <w:r>
        <w:t>we</w:t>
      </w:r>
      <w:r w:rsidR="00A86A4E">
        <w:t xml:space="preserve"> do</w:t>
      </w:r>
      <w:r>
        <w:t xml:space="preserve"> have </w:t>
      </w:r>
      <w:r w:rsidR="00A86A4E">
        <w:t xml:space="preserve">estimates </w:t>
      </w:r>
      <w:r>
        <w:t xml:space="preserve">of abundance from </w:t>
      </w:r>
      <w:r w:rsidR="00A86A4E">
        <w:t>aerial surveys of haulouts</w:t>
      </w:r>
      <w:r>
        <w:t xml:space="preserve">.  </w:t>
      </w:r>
      <w:r w:rsidR="00A86A4E">
        <w:t>In inland waters, t</w:t>
      </w:r>
      <w:r w:rsidR="00194604">
        <w:t>here is a consistent time series of harbor seal</w:t>
      </w:r>
      <w:r w:rsidR="00A86A4E">
        <w:t>s</w:t>
      </w:r>
      <w:r w:rsidR="00194604">
        <w:t xml:space="preserve"> since 1978 </w:t>
      </w:r>
      <w:r w:rsidR="001F6F22">
        <w:fldChar w:fldCharType="begin"/>
      </w:r>
      <w:r w:rsidR="001F6F22">
        <w:instrText xml:space="preserve"> ADDIN ZOTERO_ITEM CSL_CITATION {"citationID":"s5dotdav1","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1F6F22">
        <w:fldChar w:fldCharType="separate"/>
      </w:r>
      <w:r w:rsidR="001F6F22" w:rsidRPr="001F6F22">
        <w:t>(Jeffries et al. 2003)</w:t>
      </w:r>
      <w:r w:rsidR="001F6F22">
        <w:fldChar w:fldCharType="end"/>
      </w:r>
      <w:r w:rsidR="00194604">
        <w:t xml:space="preserve">.  For Steller sea lions, there </w:t>
      </w:r>
      <w:r w:rsidR="00D8475D">
        <w:t>are</w:t>
      </w:r>
      <w:r w:rsidR="00194604">
        <w:t xml:space="preserve"> long time-series of haul-out surveys for the Washington coast </w:t>
      </w:r>
      <w:r w:rsidR="001C2419">
        <w:fldChar w:fldCharType="begin"/>
      </w:r>
      <w:r w:rsidR="001C2419">
        <w:instrText xml:space="preserve"> ADDIN ZOTERO_ITEM CSL_CITATION {"citationID":"BC8wbK8f","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C2419">
        <w:fldChar w:fldCharType="separate"/>
      </w:r>
      <w:r w:rsidR="001C2419" w:rsidRPr="001C2419">
        <w:t>(Wiles 2015)</w:t>
      </w:r>
      <w:r w:rsidR="001C2419">
        <w:fldChar w:fldCharType="end"/>
      </w:r>
      <w:r w:rsidR="00194604">
        <w:t xml:space="preserve"> but very few inland waters surveys</w:t>
      </w:r>
      <w:r w:rsidR="00D8475D">
        <w:t>. F</w:t>
      </w:r>
      <w:r w:rsidR="00194604">
        <w:t>or California sea lion</w:t>
      </w:r>
      <w:r w:rsidR="00D8475D">
        <w:t>s</w:t>
      </w:r>
      <w:r w:rsidR="00194604">
        <w:t xml:space="preserve"> there </w:t>
      </w:r>
      <w:r w:rsidR="00D8475D">
        <w:t>is</w:t>
      </w:r>
      <w:r w:rsidR="00194604">
        <w:t xml:space="preserve"> a long time series of pup coun</w:t>
      </w:r>
      <w:r w:rsidR="00D8475D">
        <w:t xml:space="preserve">ts in </w:t>
      </w:r>
      <w:r w:rsidR="00194604">
        <w:t>California</w:t>
      </w:r>
      <w:r w:rsidR="00D8475D">
        <w:t xml:space="preserve"> that are used for stock assessment purposes</w:t>
      </w:r>
      <w:r w:rsidR="00194604">
        <w:t xml:space="preserve"> </w:t>
      </w:r>
      <w:r w:rsidR="007500CA">
        <w:fldChar w:fldCharType="begin"/>
      </w:r>
      <w:r w:rsidR="007500CA">
        <w:instrText xml:space="preserve"> ADDIN ZOTERO_ITEM CSL_CITATION {"citationID":"1a0297afro","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7500CA">
        <w:fldChar w:fldCharType="separate"/>
      </w:r>
      <w:r w:rsidR="007500CA" w:rsidRPr="007500CA">
        <w:t>(NMFS 2015)</w:t>
      </w:r>
      <w:r w:rsidR="007500CA">
        <w:fldChar w:fldCharType="end"/>
      </w:r>
      <w:r w:rsidR="00194604">
        <w:t xml:space="preserve">, </w:t>
      </w:r>
      <w:r w:rsidR="005E3D3D">
        <w:t xml:space="preserve">and </w:t>
      </w:r>
      <w:r w:rsidR="00D8475D">
        <w:t>occasional</w:t>
      </w:r>
      <w:r w:rsidR="00194604">
        <w:t xml:space="preserve"> </w:t>
      </w:r>
      <w:r w:rsidR="00D8475D">
        <w:t>estimates from surveys</w:t>
      </w:r>
      <w:r w:rsidR="00055201">
        <w:t xml:space="preserve"> in inland waters. </w:t>
      </w:r>
    </w:p>
    <w:p w14:paraId="366B2E52" w14:textId="6F7C14DB" w:rsidR="002438FE" w:rsidRDefault="002438FE" w:rsidP="002438FE">
      <w:r>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t>
      </w:r>
      <w:r>
        <w:lastRenderedPageBreak/>
        <w:t xml:space="preserve">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e also included a more recent count from 2013 for each of these regions </w:t>
      </w:r>
      <w:r w:rsidR="007C0323">
        <w:fldChar w:fldCharType="begin"/>
      </w:r>
      <w:r w:rsidR="007C0323">
        <w:instrText xml:space="preserve"> ADDIN ZOTERO_ITEM CSL_CITATION {"citationID":"24uueg1sav","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C0323">
        <w:fldChar w:fldCharType="separate"/>
      </w:r>
      <w:r w:rsidR="007C0323" w:rsidRPr="007C0323">
        <w:t>(Pearson 2016</w:t>
      </w:r>
      <w:r w:rsidR="007C0323">
        <w:t>, pers</w:t>
      </w:r>
      <w:r w:rsidR="003C35FC">
        <w:t>.</w:t>
      </w:r>
      <w:r w:rsidR="007C0323">
        <w:t xml:space="preserve"> comm.</w:t>
      </w:r>
      <w:r w:rsidR="007C0323" w:rsidRPr="007C0323">
        <w:t>)</w:t>
      </w:r>
      <w:r w:rsidR="007C0323">
        <w:fldChar w:fldCharType="end"/>
      </w:r>
      <w:r>
        <w:t xml:space="preserve"> that suggested the population had not decreased or increased over the last decade. Because these time series included missing values (particularly in later years), we fit univariat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Ward et al. 2010, Holmes 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e assumed that all five population segments had the same observation error variance (because they were conducted from the same survey platform), but allowed each time series to have unique trends, carrying capacities, and process variances. The estimated states from each of the </w:t>
      </w:r>
      <w:r w:rsidR="00C93743">
        <w:t>five</w:t>
      </w:r>
      <w:r>
        <w:t xml:space="preserve"> population segments were then summed to create an estimate for the total inland stock of harbor seals in Washington.  Because these time series represent haul</w:t>
      </w:r>
      <w:r w:rsidR="009B2965">
        <w:t>-</w:t>
      </w:r>
      <w:r>
        <w:t>outs only, we multiplied the estimate by 1.53 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t>.</w:t>
      </w:r>
      <w:r w:rsidR="006A6EC3">
        <w:t xml:space="preserve">  To determine the stable age distribution and sex ratio for harbor seals, we assume a 50/50 sex ratio </w:t>
      </w:r>
      <w:r w:rsidR="00784115">
        <w:t xml:space="preserve">for </w:t>
      </w:r>
      <w:r w:rsidR="006A6EC3">
        <w:t xml:space="preserve">the pups and use stage-based mortality and fecundity estimates by Bigg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784115">
        <w:t>.</w:t>
      </w:r>
      <w:r w:rsidR="006A6EC3">
        <w:t xml:space="preserve"> </w:t>
      </w:r>
    </w:p>
    <w:p w14:paraId="6D1D092E" w14:textId="44A29E24" w:rsidR="002438FE" w:rsidRDefault="004A36DF" w:rsidP="003263BC">
      <w:r>
        <w:t xml:space="preserve">Estimates of Steller sea lion abundance in inland waters are based on </w:t>
      </w:r>
      <w:r w:rsidR="00F31B4C">
        <w:t xml:space="preserve">a </w:t>
      </w:r>
      <w:r>
        <w:t>time series of haul</w:t>
      </w:r>
      <w:r w:rsidR="00312ED3">
        <w:t>-</w:t>
      </w:r>
      <w:r>
        <w:t xml:space="preserve">out surveys </w:t>
      </w:r>
      <w:r w:rsidR="00F31B4C">
        <w:t xml:space="preserve">along </w:t>
      </w:r>
      <w:r>
        <w:t>the outer coa</w:t>
      </w:r>
      <w:r w:rsidR="003263BC">
        <w:t>st of Washington State from 1989</w:t>
      </w:r>
      <w:r>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outs during</w:t>
      </w:r>
      <w:r>
        <w:t xml:space="preserve"> 2013 </w:t>
      </w:r>
      <w:r w:rsidR="00DB7774">
        <w:fldChar w:fldCharType="begin"/>
      </w:r>
      <w:r w:rsidR="00DB7774">
        <w:instrText xml:space="preserve"> ADDIN ZOTERO_ITEM CSL_CITATION {"citationID":"2d9a30epfe","properties":{"formattedCitation":"(Jefferies et al. 2014)","plainCitation":"(Jeffe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chema":"https://github.com/citation-style-language/schema/raw/master/csl-citation.json"} </w:instrText>
      </w:r>
      <w:r w:rsidR="00DB7774">
        <w:fldChar w:fldCharType="separate"/>
      </w:r>
      <w:r w:rsidR="00DB7774" w:rsidRPr="00DB7774">
        <w:t>(Jefferies et al. 2014)</w:t>
      </w:r>
      <w:r w:rsidR="00DB7774">
        <w:fldChar w:fldCharType="end"/>
      </w:r>
      <w:r>
        <w:t xml:space="preserve">.  </w:t>
      </w:r>
      <w:r w:rsidR="005E3D3D">
        <w:t xml:space="preserve">Similar to harbor seals, </w:t>
      </w:r>
      <w:r w:rsidR="00510A44">
        <w:t>we estimate</w:t>
      </w:r>
      <w:r w:rsidR="005E2449">
        <w:t>d</w:t>
      </w:r>
      <w:r w:rsidR="00510A44">
        <w:t xml:space="preserve"> the abundance for years with missing surveys using </w:t>
      </w:r>
      <w:r w:rsidR="005E3D3D">
        <w:t xml:space="preserve">univariate time-series model </w:t>
      </w:r>
      <w:r w:rsidR="00510A44">
        <w:t xml:space="preserve">in the </w:t>
      </w:r>
      <w:r w:rsidR="003263BC">
        <w:t xml:space="preserve">MARSS </w:t>
      </w:r>
      <w:r w:rsidR="00510A44">
        <w:t xml:space="preserve">package.  To extrapolate haulout abundance from the outer coast to inland waters, we </w:t>
      </w:r>
      <w:r w:rsidR="003263BC">
        <w:t>assume</w:t>
      </w:r>
      <w:r w:rsidR="005E2449">
        <w:t>d</w:t>
      </w:r>
      <w:r w:rsidR="003263BC">
        <w:t xml:space="preserve"> the ratio between the peak outer coast count (</w:t>
      </w:r>
      <w:r w:rsidR="00F31B4C">
        <w:t>1,79</w:t>
      </w:r>
      <w:r w:rsidR="003263BC">
        <w:t xml:space="preserve">0) and peak inland count (109) </w:t>
      </w:r>
      <w:r w:rsidR="00312ED3">
        <w:t xml:space="preserve">in 2013 </w:t>
      </w:r>
      <w:r w:rsidR="005E2449">
        <w:lastRenderedPageBreak/>
        <w:t>wa</w:t>
      </w:r>
      <w:r w:rsidR="003263BC">
        <w:t>s the same for all year</w:t>
      </w:r>
      <w:r w:rsidR="005E2449">
        <w:t>s</w:t>
      </w:r>
      <w:r w:rsidR="003263BC">
        <w:t>.  To account for sea lions that are not hauled out</w:t>
      </w:r>
      <w:r w:rsidR="00510A44">
        <w:t xml:space="preserve"> during the surveys</w:t>
      </w:r>
      <w:r w:rsidR="003263BC">
        <w:t xml:space="preserve">, we apply </w:t>
      </w:r>
      <w:r w:rsidR="00510A44">
        <w:t xml:space="preserve">a </w:t>
      </w:r>
      <w:r w:rsidR="003263BC">
        <w:t xml:space="preserve">correction factor </w:t>
      </w:r>
      <w:r w:rsidR="008C3B64">
        <w:t xml:space="preserve">for sea lions </w:t>
      </w:r>
      <w:r w:rsidR="003263BC">
        <w:t xml:space="preserve">of </w:t>
      </w:r>
      <w:r w:rsidR="00312ED3">
        <w:t xml:space="preserve">2 </w:t>
      </w:r>
      <w:r w:rsidR="00CD5823">
        <w:t>(NOAA TM-28)</w:t>
      </w:r>
      <w:r w:rsidR="00CD5823">
        <w:t>.</w:t>
      </w:r>
      <w:r w:rsidR="003263BC">
        <w:t xml:space="preserve">  The sex and age ratio is based </w:t>
      </w:r>
      <w:r w:rsidR="005E2449">
        <w:t xml:space="preserve">on </w:t>
      </w:r>
      <w:r w:rsidR="00F31B4C">
        <w:t xml:space="preserve">age-specific survival estimates by </w:t>
      </w:r>
      <w:r w:rsidR="002438FE">
        <w:t xml:space="preserve">Winship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 xml:space="preserve">, </w:t>
      </w:r>
      <w:r w:rsidR="00510A44">
        <w:t>and</w:t>
      </w:r>
      <w:r w:rsidR="00F31B4C">
        <w:t xml:space="preserve"> </w:t>
      </w:r>
      <w:r w:rsidR="005E2449">
        <w:t xml:space="preserve">we </w:t>
      </w:r>
      <w:r w:rsidR="00F31B4C">
        <w:t>assume</w:t>
      </w:r>
      <w:r w:rsidR="005E2449">
        <w:t>d</w:t>
      </w:r>
      <w:r w:rsidR="00F31B4C">
        <w:t xml:space="preserve"> there are no pups </w:t>
      </w:r>
      <w:r w:rsidR="00510A44">
        <w:t>because there are no rookeries in Puget Sound</w:t>
      </w:r>
      <w:r w:rsidR="00F31B4C">
        <w:t>.</w:t>
      </w:r>
    </w:p>
    <w:p w14:paraId="56701583" w14:textId="4E26D558" w:rsidR="00B34318" w:rsidRDefault="00F31B4C" w:rsidP="00324C30">
      <w:r>
        <w:t xml:space="preserve">California sea lion abundance </w:t>
      </w:r>
      <w:r w:rsidR="004C308E">
        <w:t>wa</w:t>
      </w:r>
      <w:r>
        <w:t xml:space="preserve">s </w:t>
      </w:r>
      <w:r w:rsidR="004C308E">
        <w:t xml:space="preserve">based on relative population trends along the U.S. West Coast, which we then scaled based on local observations within Puget Sound. Specifically, we first obtained </w:t>
      </w:r>
      <w:r>
        <w:t>the time-series of pup counts from rookeries along the California coast</w:t>
      </w:r>
      <w:r w:rsidR="00312ED3">
        <w:t xml:space="preserve">, and a correction of 4.317 </w:t>
      </w:r>
      <w:r w:rsidR="004C308E">
        <w:t>wa</w:t>
      </w:r>
      <w:r w:rsidR="00312ED3">
        <w:t xml:space="preserve">s used to calculate the number of adults </w:t>
      </w:r>
      <w:r w:rsidR="00144DBE">
        <w:fldChar w:fldCharType="begin"/>
      </w:r>
      <w:r w:rsidR="00144DBE">
        <w:instrText xml:space="preserve"> ADDIN ZOTERO_ITEM CSL_CITATION {"citationID":"1nrtr8nnv4","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144DBE">
        <w:fldChar w:fldCharType="separate"/>
      </w:r>
      <w:r w:rsidR="00144DBE" w:rsidRPr="00144DBE">
        <w:t>(NMFS 2015)</w:t>
      </w:r>
      <w:r w:rsidR="00144DBE">
        <w:fldChar w:fldCharType="end"/>
      </w:r>
      <w:r w:rsidR="00312ED3">
        <w:t xml:space="preserve">.  To account for missing years </w:t>
      </w:r>
      <w:r w:rsidR="00F57967">
        <w:t xml:space="preserve">in the coastal survey </w:t>
      </w:r>
      <w:r w:rsidR="00312ED3">
        <w:t xml:space="preserve">we </w:t>
      </w:r>
      <w:r w:rsidR="00DD570E">
        <w:t>implement</w:t>
      </w:r>
      <w:r w:rsidR="004C308E">
        <w:t>ed</w:t>
      </w:r>
      <w:r w:rsidR="00DD570E">
        <w:t xml:space="preserve"> a </w:t>
      </w:r>
      <w:r w:rsidR="00312ED3">
        <w:t xml:space="preserve">MARSS model </w:t>
      </w:r>
      <w:r w:rsidR="00DD570E">
        <w:t>similar to</w:t>
      </w:r>
      <w:r w:rsidR="004C308E">
        <w:t xml:space="preserve"> the one developed for</w:t>
      </w:r>
      <w:r w:rsidR="00DD570E">
        <w:t xml:space="preserve"> </w:t>
      </w:r>
      <w:r w:rsidR="00312ED3">
        <w:t>harbor seal</w:t>
      </w:r>
      <w:r w:rsidR="00510A44">
        <w:t>s and Steller sea lions</w:t>
      </w:r>
      <w:r w:rsidR="00312ED3">
        <w:t xml:space="preserve">.  </w:t>
      </w:r>
      <w:r w:rsidR="004C308E" w:rsidRPr="00552671">
        <w:t>Within Puget Sound</w:t>
      </w:r>
      <w:r w:rsidR="004C308E" w:rsidRPr="009B2965">
        <w:t>,</w:t>
      </w:r>
      <w:r w:rsidR="004C308E">
        <w:t xml:space="preserve"> w</w:t>
      </w:r>
      <w:r w:rsidR="00F57967">
        <w:t xml:space="preserve">e know of three estimates of </w:t>
      </w:r>
      <w:r w:rsidR="0067762A">
        <w:t xml:space="preserve">California sea lion abundance: </w:t>
      </w:r>
      <w:r w:rsidR="00312ED3">
        <w:t xml:space="preserve">Everitt et al. </w:t>
      </w:r>
      <w:r w:rsidR="00F205FB">
        <w:fldChar w:fldCharType="begin"/>
      </w:r>
      <w:r w:rsidR="00F205FB">
        <w:instrText xml:space="preserve"> ADDIN ZOTERO_ITEM CSL_CITATION {"citationID":"5fq19lgsc","properties":{"formattedCitation":"(Everitt et al. 1981)","plainCitation":"(Everitt et al. 1981)"},"citationItems":[{"id":839,"uris":["http://zotero.org/users/local/DW6AEAS0/items/M7D7WUEV"],"uri":["http://zotero.org/users/local/DW6AEAS0/items/M7D7WUEV"],"itemData":{"id":839,"type":"article-journal","title":"Prey items of harbor seals and California sea lions in Puget Sound, Washington","container-title":"The Murrelet","page":"83–86","volume":"62","issue":"3","source":"Google Scholar","author":[{"family":"Everitt","given":"Robert D."},{"family":"Gearin","given":"Patrick J."},{"family":"Skidmore","given":"John S."},{"family":"DeLong","given":"Robert L."}],"issued":{"date-parts":[["1981"]]}}}],"schema":"https://github.com/citation-style-language/schema/raw/master/csl-citation.json"} </w:instrText>
      </w:r>
      <w:r w:rsidR="00F205FB">
        <w:fldChar w:fldCharType="separate"/>
      </w:r>
      <w:r w:rsidR="00F205FB" w:rsidRPr="00F205FB">
        <w:t>(1981)</w:t>
      </w:r>
      <w:r w:rsidR="00F205FB">
        <w:fldChar w:fldCharType="end"/>
      </w:r>
      <w:r w:rsidR="00F57967">
        <w:t xml:space="preserve"> – 108 individuals</w:t>
      </w:r>
      <w:r w:rsidR="00312ED3">
        <w:t xml:space="preserve">, </w:t>
      </w:r>
      <w:r w:rsidR="00CD5823">
        <w:fldChar w:fldCharType="begin"/>
      </w:r>
      <w:r w:rsidR="00CD5823">
        <w:instrText xml:space="preserve"> ADDIN ZOTERO_ITEM CSL_CITATION {"citationID":"2edrobsjnk","properties":{"formattedCitation":"(Fox et al. 1996)","plainCitation":"(Fox et al. 1996)"},"citationItems":[{"id":146,"uris":["http://zotero.org/users/local/DW6AEAS0/items/M9WXFES5"],"uri":["http://zotero.org/users/local/DW6AEAS0/items/M9WXFES5"],"itemData":{"id":146,"type":"article-journal","title":"Environmental assessment on conditions for lethal removal of California sea lions at the Ballard Locks to protect winter steelhead (Supplement)","container-title":"NOAA, NMFS, Seattle, Washington","source":"Google Scholar","author":[{"family":"Fox","given":"W. W."},{"family":"Delong","given":"B."},{"family":"Dygert","given":"P."},{"family":"Foley","given":"S."},{"family":"Gearin","given":"P."},{"family":"Jeffries","given":"S."},{"family":"Scordino","given":"J."}],"issued":{"date-parts":[["1996"]]}}}],"schema":"https://github.com/citation-style-language/schema/raw/master/csl-citation.json"} </w:instrText>
      </w:r>
      <w:r w:rsidR="00CD5823">
        <w:fldChar w:fldCharType="separate"/>
      </w:r>
      <w:r w:rsidR="00CD5823" w:rsidRPr="00CD5823">
        <w:t xml:space="preserve">Fox et al. </w:t>
      </w:r>
      <w:r w:rsidR="00CD5823">
        <w:t>(</w:t>
      </w:r>
      <w:r w:rsidR="00CD5823" w:rsidRPr="00CD5823">
        <w:t>1996)</w:t>
      </w:r>
      <w:r w:rsidR="00CD5823">
        <w:fldChar w:fldCharType="end"/>
      </w:r>
      <w:r w:rsidR="00F57967">
        <w:t>– 1,113</w:t>
      </w:r>
      <w:r w:rsidR="00312ED3">
        <w:t xml:space="preserve">, and Jefferies et al. </w:t>
      </w:r>
      <w:r w:rsidR="00F205FB">
        <w:fldChar w:fldCharType="begin"/>
      </w:r>
      <w:r w:rsidR="00F205FB">
        <w:instrText xml:space="preserve"> ADDIN ZOTERO_ITEM CSL_CITATION {"citationID":"1cc4btbms9","properties":{"formattedCitation":"(Jefferies et al. 2014)","plainCitation":"(Jeffe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chema":"https://github.com/citation-style-language/schema/raw/master/csl-citation.json"} </w:instrText>
      </w:r>
      <w:r w:rsidR="00F205FB">
        <w:fldChar w:fldCharType="separate"/>
      </w:r>
      <w:r w:rsidR="00F205FB" w:rsidRPr="00F205FB">
        <w:t>(2014)</w:t>
      </w:r>
      <w:r w:rsidR="00F205FB">
        <w:fldChar w:fldCharType="end"/>
      </w:r>
      <w:r w:rsidR="00F57967">
        <w:t xml:space="preserve"> – 348 individuals</w:t>
      </w:r>
      <w:r w:rsidR="0067762A">
        <w:t xml:space="preserve">; however, none of these surveys overlap in space.  </w:t>
      </w:r>
      <w:r w:rsidR="00FD40BE">
        <w:t xml:space="preserve">To </w:t>
      </w:r>
      <w:r w:rsidR="004C308E">
        <w:t xml:space="preserve">qualitatively capture these estimates we assume an </w:t>
      </w:r>
      <w:r w:rsidR="0067762A">
        <w:t xml:space="preserve">initial </w:t>
      </w:r>
      <w:r w:rsidR="00DD570E">
        <w:t>value</w:t>
      </w:r>
      <w:r w:rsidR="0067762A">
        <w:t xml:space="preserve"> of zero sea lions in 1978, </w:t>
      </w:r>
      <w:r w:rsidR="00510A44">
        <w:t xml:space="preserve">and </w:t>
      </w:r>
      <w:r w:rsidR="00F57967">
        <w:t>then scale</w:t>
      </w:r>
      <w:r w:rsidR="00DD570E">
        <w:t xml:space="preserve"> the outer co</w:t>
      </w:r>
      <w:r w:rsidR="00510A44">
        <w:t>a</w:t>
      </w:r>
      <w:r w:rsidR="00DD570E">
        <w:t>st time series</w:t>
      </w:r>
      <w:r w:rsidR="00F57967">
        <w:t xml:space="preserve"> by </w:t>
      </w:r>
      <w:r w:rsidR="00DD570E">
        <w:t>the</w:t>
      </w:r>
      <w:r w:rsidR="00F57967">
        <w:t xml:space="preserve"> </w:t>
      </w:r>
      <w:r w:rsidR="0067762A">
        <w:t>peak abundance estimate of 1,200 in 2005</w:t>
      </w:r>
      <w:r w:rsidR="00510A44">
        <w:t xml:space="preserve"> and </w:t>
      </w:r>
      <w:r w:rsidR="0067762A">
        <w:t xml:space="preserve">a leveling off </w:t>
      </w:r>
      <w:r w:rsidR="00DD570E">
        <w:t xml:space="preserve">of abundance </w:t>
      </w:r>
      <w:r w:rsidR="0067762A">
        <w:t>since then (</w:t>
      </w:r>
      <w:r w:rsidR="00FD40BE">
        <w:t xml:space="preserve">R. </w:t>
      </w:r>
      <w:r w:rsidR="0067762A">
        <w:t>DeLong</w:t>
      </w:r>
      <w:r w:rsidR="00FD40BE">
        <w:t xml:space="preserve">, NOAA NMML, Seattle, Washington, </w:t>
      </w:r>
      <w:r w:rsidR="0067762A">
        <w:t>pers. comm.</w:t>
      </w:r>
      <w:r w:rsidR="00FD40BE">
        <w:t>, 2016</w:t>
      </w:r>
      <w:r w:rsidR="0067762A">
        <w:t xml:space="preserve">).  </w:t>
      </w:r>
      <w:r w:rsidR="00510A44">
        <w:t>Finally, w</w:t>
      </w:r>
      <w:r w:rsidR="00F57967">
        <w:t>e adjust</w:t>
      </w:r>
      <w:r w:rsidR="004C308E">
        <w:t>ed</w:t>
      </w:r>
      <w:r w:rsidR="00F57967">
        <w:t xml:space="preserve"> this abundance estimate by </w:t>
      </w:r>
      <w:r w:rsidR="00DD570E">
        <w:t xml:space="preserve">a factor of </w:t>
      </w:r>
      <w:r w:rsidR="00F57967">
        <w:t xml:space="preserve">2 to account for seals that are </w:t>
      </w:r>
      <w:r w:rsidR="00CD5823">
        <w:t xml:space="preserve">not </w:t>
      </w:r>
      <w:r w:rsidR="00F57967">
        <w:t>hauled out during the surveys (</w:t>
      </w:r>
      <w:r w:rsidR="00F10F91">
        <w:t>NOAA TM-28</w:t>
      </w:r>
      <w:r w:rsidR="00F57967">
        <w:t xml:space="preserve">).  </w:t>
      </w:r>
      <w:r w:rsidR="0067762A">
        <w:t>The only California sea lions present in inland waters are non-pup males</w:t>
      </w:r>
      <w:bookmarkStart w:id="8" w:name="estimating-the-number-chinook-salmon-con"/>
      <w:bookmarkEnd w:id="8"/>
      <w:r w:rsidR="004C308E">
        <w:t xml:space="preserve">. </w:t>
      </w:r>
    </w:p>
    <w:p w14:paraId="083D5C3F" w14:textId="14BBA430" w:rsidR="00F57967" w:rsidRDefault="00324C30" w:rsidP="00B5252B">
      <w:r>
        <w:t xml:space="preserve">The fraction of </w:t>
      </w:r>
      <w:r w:rsidR="00831817">
        <w:t xml:space="preserve">each </w:t>
      </w:r>
      <w:r>
        <w:t>the predator</w:t>
      </w:r>
      <w:r w:rsidR="00831817">
        <w:t>’s</w:t>
      </w:r>
      <w:r>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t xml:space="preserve">) changes throughout the year.  </w:t>
      </w:r>
      <w:r w:rsidR="00F57967">
        <w:t>Harbor seal</w:t>
      </w:r>
      <w:r w:rsidR="009B2965">
        <w:t>s</w:t>
      </w:r>
      <w:r w:rsidR="00F57967">
        <w:t xml:space="preserve"> are the only year round predator</w:t>
      </w:r>
      <w:r>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m:t>
        </m:r>
        <m:r>
          <w:rPr>
            <w:rFonts w:ascii="Cambria Math" w:hAnsi="Cambria Math"/>
          </w:rPr>
          <w:lastRenderedPageBreak/>
          <m:t>1, ∀t</m:t>
        </m:r>
      </m:oMath>
      <w:r>
        <w:t>)</w:t>
      </w:r>
      <w:r w:rsidR="00F57967">
        <w:t xml:space="preserve">.  Killer whales </w:t>
      </w:r>
      <w:r w:rsidR="002147A2">
        <w:t>have a season</w:t>
      </w:r>
      <w:r>
        <w:t>al</w:t>
      </w:r>
      <w:r w:rsidR="002147A2">
        <w:t xml:space="preserve"> presence in inlan</w:t>
      </w:r>
      <w:r>
        <w:t>d water from May to September</w:t>
      </w:r>
      <w:r w:rsidR="002147A2">
        <w:t xml:space="preserve"> and </w:t>
      </w:r>
      <w:r w:rsidR="008F2A64">
        <w:t xml:space="preserve">are </w:t>
      </w:r>
      <w:r w:rsidR="002147A2">
        <w:t>absent during the winter months</w:t>
      </w:r>
      <w:r>
        <w:t xml:space="preserve"> </w:t>
      </w:r>
      <w:r w:rsidR="001D097A">
        <w:fldChar w:fldCharType="begin"/>
      </w:r>
      <w:r w:rsidR="001D097A">
        <w:instrText xml:space="preserve"> ADDIN ZOTERO_ITEM CSL_CITATION {"citationID":"24hak8on1f","properties":{"formattedCitation":"(Hauser et al. 2007)","plainCitation":"(Hauser et al. 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1D097A">
        <w:fldChar w:fldCharType="separate"/>
      </w:r>
      <w:r w:rsidR="001D097A" w:rsidRPr="001D097A">
        <w:t>(Hauser et al. 2007)</w:t>
      </w:r>
      <w:r w:rsidR="001D097A">
        <w:fldChar w:fldCharType="end"/>
      </w:r>
      <w:r w:rsidR="007C236F">
        <w:t xml:space="preserve">, and studies </w:t>
      </w:r>
      <w:r>
        <w:t xml:space="preserve">suggest that even during the summer months resident whales only occupy </w:t>
      </w:r>
      <w:r w:rsidR="00DD570E">
        <w:t>inland waters about 8</w:t>
      </w:r>
      <w:r>
        <w:t xml:space="preserve">0% of the time.  </w:t>
      </w:r>
      <w:r w:rsidR="00251EB8">
        <w:t xml:space="preserve">Based on </w:t>
      </w:r>
      <w:r w:rsidR="001B0E48">
        <w:t xml:space="preserve">continuous monitoring of haul-outs </w:t>
      </w:r>
      <w:r w:rsidR="00251EB8">
        <w:t xml:space="preserve">throughout the year, </w:t>
      </w:r>
      <w:r>
        <w:t xml:space="preserve">Steller sea lions have a bimodal distribution with a peak in early fall and winter and again in late spring through early summer, </w:t>
      </w:r>
      <w:r w:rsidR="001B0E48">
        <w:t xml:space="preserve">while </w:t>
      </w:r>
      <w:r>
        <w:t xml:space="preserve">California sea lions are only present from late fall through winter </w:t>
      </w:r>
      <w:r w:rsidR="001D097A">
        <w:fldChar w:fldCharType="begin"/>
      </w:r>
      <w:r w:rsidR="001D097A">
        <w:instrText xml:space="preserve"> ADDIN ZOTERO_ITEM CSL_CITATION {"citationID":"s55b0udqe","properties":{"formattedCitation":"(Jefferies et al. 2014)","plainCitation":"(Jeffe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1D097A" w:rsidRPr="001D097A">
        <w:t>(Jefferies et al. 2014)</w:t>
      </w:r>
      <w:r w:rsidR="001D097A">
        <w:fldChar w:fldCharType="end"/>
      </w:r>
      <w:r>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eries et al. </w:t>
      </w:r>
      <w:r w:rsidR="001D097A">
        <w:fldChar w:fldCharType="begin"/>
      </w:r>
      <w:r w:rsidR="001D097A">
        <w:instrText xml:space="preserve"> ADDIN ZOTERO_ITEM CSL_CITATION {"citationID":"agk6hbi0t","properties":{"formattedCitation":"(Jefferies et al. 2014)","plainCitation":"(Jeffe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1D097A" w:rsidRPr="001D097A">
        <w:t>(2014)</w:t>
      </w:r>
      <w:r w:rsidR="001D097A">
        <w:fldChar w:fldCharType="end"/>
      </w:r>
      <w:r w:rsidR="0026105F">
        <w:t xml:space="preserve"> </w:t>
      </w:r>
      <w:r w:rsidR="00986CBE">
        <w:t xml:space="preserve">we </w:t>
      </w:r>
      <w:r w:rsidR="001D097A">
        <w:t>averag</w:t>
      </w:r>
      <w:r w:rsidR="00986CBE">
        <w:t>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between zero and one, </w:t>
      </w:r>
      <w:r w:rsidR="001D097A">
        <w:t xml:space="preserve">we divid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185A9746" w:rsidR="002C326E" w:rsidRDefault="002C326E" w:rsidP="00EA154C">
      <w:pPr>
        <w:pStyle w:val="Heading2"/>
      </w:pPr>
      <w:r>
        <w:t>Number of Chinook consumed</w:t>
      </w:r>
    </w:p>
    <w:p w14:paraId="4934EA45" w14:textId="58641289" w:rsidR="005455AE" w:rsidRDefault="00EF77A7" w:rsidP="003B01A2">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fldSimple w:instr=" REF _Ref444521238 ">
        <w:r w:rsidR="00CB4E6B" w:rsidRPr="003B01A2">
          <w:t xml:space="preserve">Equation </w:t>
        </w:r>
        <w:r w:rsidR="00CB4E6B">
          <w:rPr>
            <w:noProof/>
          </w:rPr>
          <w:t>5</w:t>
        </w:r>
      </w:fldSimple>
      <w:r>
        <w:t>), the fraction of predator's energy 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salmon </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16599A61" w:rsidR="005245B8" w:rsidRPr="007D66E7" w:rsidRDefault="005245B8" w:rsidP="002D7FF6">
      <w:pPr>
        <w:pStyle w:val="Caption"/>
        <w:rPr>
          <w:i w:val="0"/>
        </w:rPr>
      </w:pPr>
      <w:bookmarkStart w:id="9" w:name="_Ref444631946"/>
      <w:r>
        <w:t xml:space="preserve">Equation </w:t>
      </w:r>
      <w:fldSimple w:instr=" SEQ Equation \* ARABIC ">
        <w:r w:rsidR="00FC2C3B">
          <w:rPr>
            <w:noProof/>
          </w:rPr>
          <w:t>6</w:t>
        </w:r>
      </w:fldSimple>
      <w:bookmarkEnd w:id="9"/>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s,a,y,t</m:t>
            </m:r>
          </m:sub>
          <m:sup>
            <m:r>
              <w:rPr>
                <w:rFonts w:ascii="Cambria Math" w:hAnsi="Cambria Math"/>
              </w:rPr>
              <m:t>Ch</m:t>
            </m:r>
          </m:sup>
        </m:sSubSup>
        <m: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i,s,y,t</m:t>
                </m:r>
              </m:sub>
            </m:sSub>
          </m:e>
        </m:nary>
      </m:oMath>
    </w:p>
    <w:p w14:paraId="26CB9C11" w14:textId="1227EC83" w:rsidR="002D4CB7" w:rsidRDefault="00414937" w:rsidP="004A5A25">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 xml:space="preserve">Within Puget </w:t>
      </w:r>
      <w:r>
        <w:lastRenderedPageBreak/>
        <w:t>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0.51 in the fall to 0.95 in the spring/summer based on </w:t>
      </w:r>
      <w:r w:rsidR="0095601D">
        <w:t xml:space="preserve">observational </w:t>
      </w:r>
      <w:r>
        <w:t xml:space="preserve">studies </w:t>
      </w:r>
      <w:r w:rsidR="0095601D">
        <w:t>and genetic analysis of the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rsidRPr="00986CBE">
        <w:t>, 2016)</w:t>
      </w:r>
      <w:r w:rsidR="00986CBE">
        <w:fldChar w:fldCharType="end"/>
      </w:r>
      <w:r w:rsidR="0095601D">
        <w:t xml:space="preserve">.  </w:t>
      </w:r>
      <w:r w:rsidR="004329DA">
        <w:t xml:space="preserve">The </w:t>
      </w:r>
      <w:r>
        <w:t xml:space="preserve">fraction of Chinook salmon in </w:t>
      </w:r>
      <w:r w:rsidR="004329DA">
        <w:t>harbor seal</w:t>
      </w:r>
      <w:r>
        <w:t xml:space="preserve"> diets</w:t>
      </w:r>
      <w:r w:rsidR="004329DA">
        <w:t xml:space="preserve"> </w:t>
      </w:r>
      <w:r w:rsidR="00B121BB">
        <w:t xml:space="preserve">is </w:t>
      </w:r>
      <w:r w:rsidR="007D66E7">
        <w:t xml:space="preserve">estimated to be </w:t>
      </w:r>
      <w:r w:rsidR="00FA5278">
        <w:t>0.068</w:t>
      </w:r>
      <w:r w:rsidR="00B121BB">
        <w:t xml:space="preserve"> based on </w:t>
      </w:r>
      <w:r>
        <w:t xml:space="preserve">combination of morphological identification </w:t>
      </w:r>
      <w:r w:rsidR="007D66E7">
        <w:t xml:space="preserve">of bones </w:t>
      </w:r>
      <w:r>
        <w:t>and genetic analysis (</w:t>
      </w:r>
      <w:r w:rsidR="00B121BB">
        <w:t>Thomas et al. 2016</w:t>
      </w:r>
      <w:r>
        <w:t>)</w:t>
      </w:r>
      <w:r w:rsidR="00B121BB">
        <w:t xml:space="preserve">.  </w:t>
      </w:r>
    </w:p>
    <w:p w14:paraId="0E0C4591" w14:textId="5788E5A3" w:rsidR="005455AE" w:rsidRDefault="00414937" w:rsidP="002D4CB7">
      <w:r>
        <w:t>S</w:t>
      </w:r>
      <w:r w:rsidR="000F4C32">
        <w:t>teller and California s</w:t>
      </w:r>
      <w:r w:rsidR="0095601D">
        <w:t>ea lion diet</w:t>
      </w:r>
      <w:r>
        <w:t xml:space="preserve"> data</w:t>
      </w:r>
      <w:r w:rsidR="0095601D">
        <w:t xml:space="preserve"> in Puget Sound </w:t>
      </w:r>
      <w:r>
        <w:t xml:space="preserve">is </w:t>
      </w:r>
      <w:r w:rsidR="0095601D">
        <w:t xml:space="preserve">dominated by frequency of occurrence (FO) studies </w:t>
      </w:r>
      <w:r w:rsidR="00986CBE">
        <w:fldChar w:fldCharType="begin"/>
      </w:r>
      <w:r w:rsidR="00986CBE">
        <w:instrText xml:space="preserve"> ADDIN ZOTERO_ITEM CSL_CITATION {"citationID":"4gn7145t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986CBE">
        <w:fldChar w:fldCharType="separate"/>
      </w:r>
      <w:r w:rsidR="00986CBE" w:rsidRPr="00986CBE">
        <w:t>(Wiles 2015)</w:t>
      </w:r>
      <w:r w:rsidR="00986CBE">
        <w:fldChar w:fldCharType="end"/>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of times prey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7D66E7">
        <w:t>S</w:t>
      </w:r>
      <w:r w:rsidR="000301AF">
        <w:t>plit-sample frequency of occurrence (</w:t>
      </w:r>
      <w:r w:rsidR="00B121BB">
        <w:t>SSFO</w:t>
      </w:r>
      <w:r w:rsidR="000301AF">
        <w:t>)</w:t>
      </w:r>
      <w:r w:rsidR="00B121BB">
        <w:t xml:space="preserve"> </w:t>
      </w:r>
      <w:r w:rsidR="007D66E7">
        <w:t>does estimate</w:t>
      </w:r>
      <w:r w:rsidR="00B121BB">
        <w:t xml:space="preserve"> the fraction of prey</w:t>
      </w:r>
      <w:r w:rsidR="007D66E7">
        <w:t xml:space="preserve"> within a sample</w:t>
      </w:r>
      <w:r w:rsidR="00B121BB">
        <w:t xml:space="preserve">, and it is assumed to be a better representation the </w:t>
      </w:r>
      <w:r w:rsidR="007D66E7">
        <w:t xml:space="preserve">fraction of </w:t>
      </w:r>
      <w:r w:rsidR="00B121BB">
        <w:t>energy</w:t>
      </w:r>
      <w:r w:rsidR="007D66E7">
        <w:t xml:space="preserve"> </w:t>
      </w:r>
      <w:r w:rsidR="00CD731C">
        <w:t xml:space="preserve">obtained from </w:t>
      </w:r>
      <w:r w:rsidR="007D66E7">
        <w:t>a prey species</w:t>
      </w:r>
      <w:r w:rsidR="00B121BB">
        <w:t xml:space="preserve">.  </w:t>
      </w:r>
      <w:r w:rsidR="004A58F9">
        <w:t>P</w:t>
      </w:r>
      <w:r w:rsidR="00B121BB">
        <w:t xml:space="preserve">revious analyses of harbor seals in Puget Sound </w:t>
      </w:r>
      <w:r w:rsidR="004A58F9">
        <w:t xml:space="preserve">have been conducted </w:t>
      </w:r>
      <w:r w:rsidR="004A58F9" w:rsidRPr="000B683B">
        <w:rPr>
          <w:highlight w:val="yellow"/>
        </w:rPr>
        <w:t xml:space="preserve">that </w:t>
      </w:r>
      <w:r w:rsidR="00222DFE">
        <w:rPr>
          <w:highlight w:val="yellow"/>
        </w:rPr>
        <w:t xml:space="preserve">estimate the </w:t>
      </w:r>
      <w:commentRangeStart w:id="10"/>
      <w:r w:rsidR="000301AF" w:rsidRPr="000B683B">
        <w:rPr>
          <w:highlight w:val="yellow"/>
        </w:rPr>
        <w:t xml:space="preserve">bias in </w:t>
      </w:r>
      <w:r w:rsidR="0095601D" w:rsidRPr="000B683B">
        <w:rPr>
          <w:highlight w:val="yellow"/>
        </w:rPr>
        <w:t xml:space="preserve">FO </w:t>
      </w:r>
      <w:r w:rsidR="00B121BB" w:rsidRPr="000B683B">
        <w:rPr>
          <w:highlight w:val="yellow"/>
        </w:rPr>
        <w:t xml:space="preserve">data </w:t>
      </w:r>
      <w:r w:rsidR="000301AF" w:rsidRPr="000B683B">
        <w:rPr>
          <w:highlight w:val="yellow"/>
        </w:rPr>
        <w:t>relative to SSFO (Austen source??).</w:t>
      </w:r>
      <w:r w:rsidR="000301AF">
        <w:t xml:space="preserve">  </w:t>
      </w:r>
      <w:commentRangeEnd w:id="10"/>
      <w:r w:rsidR="0027743E">
        <w:rPr>
          <w:rStyle w:val="CommentReference"/>
        </w:rPr>
        <w:commentReference w:id="10"/>
      </w:r>
      <w:r w:rsidR="004A58F9">
        <w:t xml:space="preserve">In the absence of direct SSFO data for sea lions, we </w:t>
      </w:r>
      <w:r w:rsidR="00222DFE">
        <w:t xml:space="preserve">applied the </w:t>
      </w:r>
      <w:r w:rsidR="004A58F9">
        <w:t>bias corrections f</w:t>
      </w:r>
      <w:r w:rsidR="00222DFE">
        <w:t>rom</w:t>
      </w:r>
      <w:r w:rsidR="004A58F9">
        <w:t xml:space="preserve"> harbor seal FO data</w:t>
      </w:r>
      <w:r w:rsidR="00222DFE">
        <w:t xml:space="preserve"> to </w:t>
      </w:r>
      <w:r w:rsidR="00CD731C">
        <w:t xml:space="preserve">sea lion </w:t>
      </w:r>
      <w:r w:rsidR="0095601D">
        <w:t xml:space="preserve">FO </w:t>
      </w:r>
      <w:r w:rsidR="00222DFE">
        <w:t xml:space="preserve">data, to derive sea lion </w:t>
      </w:r>
      <w:r w:rsidR="004A58F9">
        <w:t>SSFO</w:t>
      </w:r>
      <w:r w:rsidR="00CD731C">
        <w:t xml:space="preserve">.  </w:t>
      </w:r>
      <w:r w:rsidR="00222DFE">
        <w:t xml:space="preserve">This suggests </w:t>
      </w:r>
      <w:r w:rsidR="00CD731C">
        <w:t xml:space="preserve">Chinook salmon </w:t>
      </w:r>
      <w:r w:rsidR="0095601D">
        <w:t>diet fraction</w:t>
      </w:r>
      <w:r w:rsidR="000301AF">
        <w:t xml:space="preserve">s </w:t>
      </w:r>
      <w:r w:rsidR="00CD731C">
        <w:t>for Steller</w:t>
      </w:r>
      <w:r w:rsidR="00222DFE">
        <w:t xml:space="preserve"> sea lion to be 0.065 and for </w:t>
      </w:r>
      <w:r w:rsidR="00FA5278">
        <w:t>California sea lions</w:t>
      </w:r>
      <w:r w:rsidR="00CD731C">
        <w:t xml:space="preserve"> to be 0.063</w:t>
      </w:r>
      <w:r w:rsidR="00222DFE">
        <w:t xml:space="preserve">. </w:t>
      </w:r>
    </w:p>
    <w:p w14:paraId="5B34F2DD" w14:textId="36C8F81C" w:rsidR="00026852" w:rsidRDefault="00026852" w:rsidP="00026852">
      <w:pPr>
        <w:pStyle w:val="Compact"/>
      </w:pPr>
      <w:r>
        <w:t xml:space="preserve">The energy content of the different ages of Chinook salmon was based on work by O'Neil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77777777" w:rsidR="00026852" w:rsidRDefault="00026852" w:rsidP="000B683B">
      <w:pPr>
        <w:pStyle w:val="equation"/>
      </w:pPr>
      <w:bookmarkStart w:id="11" w:name="_Ref444632732"/>
      <w:r>
        <w:t xml:space="preserve">Equation </w:t>
      </w:r>
      <w:fldSimple w:instr=" SEQ Equation \* ARABIC ">
        <w:r>
          <w:rPr>
            <w:noProof/>
          </w:rPr>
          <w:t>7</w:t>
        </w:r>
      </w:fldSimple>
      <w:bookmarkEnd w:id="11"/>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s</m:t>
            </m:r>
          </m:num>
          <m:den>
            <m:r>
              <m:rPr>
                <m:sty m:val="p"/>
              </m:rPr>
              <w:rPr>
                <w:rFonts w:ascii="Cambria Math" w:hAnsi="Cambria Math"/>
              </w:rPr>
              <m:t xml:space="preserve">1 </m:t>
            </m:r>
            <m:r>
              <w:rPr>
                <w:rFonts w:ascii="Cambria Math" w:hAnsi="Cambria Math"/>
              </w:rPr>
              <m:t>cal</m:t>
            </m:r>
          </m:den>
        </m:f>
      </m:oMath>
    </w:p>
    <w:p w14:paraId="67463A44" w14:textId="7F759F31" w:rsidR="00C85ED0" w:rsidRDefault="00026852" w:rsidP="00EA154C">
      <w:pPr>
        <w:ind w:firstLine="0"/>
      </w:pPr>
      <w:r>
        <w:lastRenderedPageBreak/>
        <w:t xml:space="preserve">where, </w:t>
      </w:r>
      <m:oMath>
        <m:r>
          <w:rPr>
            <w:rFonts w:ascii="Cambria Math" w:hAnsi="Cambria Math"/>
          </w:rPr>
          <m:t>l(a)</m:t>
        </m:r>
      </m:oMath>
      <w:r>
        <w:t xml:space="preserve"> is the average length-at-age for the Puget Sound populations.  </w:t>
      </w:r>
      <w:r w:rsidR="008E1452">
        <w:fldChar w:fldCharType="begin"/>
      </w:r>
      <w:r w:rsidR="008E1452">
        <w:instrText xml:space="preserve"> REF _Ref444544386 \h </w:instrText>
      </w:r>
      <w:r w:rsidR="008E1452">
        <w:fldChar w:fldCharType="separate"/>
      </w:r>
      <w:r w:rsidR="008E1452">
        <w:t xml:space="preserve">Table </w:t>
      </w:r>
      <w:r w:rsidR="008E1452">
        <w:rPr>
          <w:noProof/>
        </w:rPr>
        <w:t>4</w:t>
      </w:r>
      <w:r w:rsidR="008E1452">
        <w:fldChar w:fldCharType="end"/>
      </w:r>
      <w:r w:rsidR="00B068CD">
        <w:t xml:space="preserve"> shows the average length of the different age salmon, the energy content in kcal, and the energy content relative to a smolt (i.e., smolt equivalents).</w:t>
      </w:r>
      <w:r w:rsidR="000E6E37">
        <w:t xml:space="preserve">  A five year old salmon 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smolts</w:t>
      </w:r>
      <w:r w:rsidR="008E1452">
        <w:t xml:space="preserve"> that are 9.5 cm long</w:t>
      </w:r>
      <w:r w:rsidR="00C85ED0">
        <w:t xml:space="preserve">.  </w:t>
      </w:r>
    </w:p>
    <w:p w14:paraId="5C87394C" w14:textId="025BEEA2" w:rsidR="00411654" w:rsidRDefault="0057532A" w:rsidP="00C85ED0">
      <w:r>
        <w:t>The rapid increase in energy content from smolt to age one can have major implications on the number of salmon consumed</w:t>
      </w:r>
      <w:r w:rsidR="00C85ED0">
        <w:t xml:space="preserve">.  To account for the growth of smolts </w:t>
      </w:r>
      <w:r w:rsidR="000E6E37">
        <w:t>during the</w:t>
      </w:r>
      <w:r w:rsidR="006B24C2">
        <w:t>ir</w:t>
      </w:r>
      <w:r w:rsidR="000E6E37">
        <w:t xml:space="preserve"> time in inland waters</w:t>
      </w:r>
      <w:r w:rsidR="00C85ED0">
        <w:t xml:space="preserve"> we use</w:t>
      </w:r>
      <w:r w:rsidR="001B494E">
        <w:t>d</w:t>
      </w:r>
      <w:r w:rsidR="00C85ED0">
        <w:t xml:space="preserve"> </w:t>
      </w:r>
      <w:r w:rsidR="007B70B3">
        <w:t xml:space="preserve">models developed to approximate juvenile Chinook 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smolts in Puget Sound are about 9.5 </w:t>
      </w:r>
      <w:r w:rsidR="0026173A">
        <w:t>cm</w:t>
      </w:r>
      <w:r w:rsidR="00AC4AB3">
        <w:t xml:space="preserve"> during the spring release and reach about 14-15 cm by September.  We </w:t>
      </w:r>
      <w:r w:rsidR="00EC3C9B">
        <w:t>the</w:t>
      </w:r>
      <w:r w:rsidR="001B494E">
        <w:t>refore</w:t>
      </w:r>
      <w:r w:rsidR="00EC3C9B">
        <w:t xml:space="preserve"> </w:t>
      </w:r>
      <w:r w:rsidR="00AC4AB3">
        <w:t>increase</w:t>
      </w:r>
      <w:r w:rsidR="001B494E">
        <w:t>d</w:t>
      </w:r>
      <w:r w:rsidR="00AC4AB3">
        <w:t xml:space="preserve"> the length of the smolts by about 2.5 cm a month, such that the smolts </w:t>
      </w:r>
      <w:r w:rsidR="00E71C9A">
        <w:t xml:space="preserve">reach </w:t>
      </w:r>
      <w:r w:rsidR="00AC4AB3">
        <w:t xml:space="preserve">~40 cm by the following spring.  </w:t>
      </w:r>
      <w:r w:rsidR="003674DC">
        <w:t>To simplify our</w:t>
      </w:r>
      <w:r w:rsidR="00AC4AB3">
        <w:t xml:space="preserve"> model, w</w:t>
      </w:r>
      <w:r w:rsidR="00FF635C">
        <w:t>e do not assume any intra-annu</w:t>
      </w:r>
      <w:r w:rsidR="001B494E">
        <w:t>al</w:t>
      </w:r>
      <w:r w:rsidR="00FF635C">
        <w:t xml:space="preserve"> growth for salmon ages one to four.</w:t>
      </w:r>
    </w:p>
    <w:p w14:paraId="4643D03E" w14:textId="2800D3A1" w:rsidR="008D29B7" w:rsidRDefault="00671FF8" w:rsidP="00552671">
      <w:r>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C613A0">
        <w:t xml:space="preserve"> for killer whales, Thomas et al. (2016) for harbor seals, a</w:t>
      </w:r>
      <w:r w:rsidR="00411654">
        <w:t xml:space="preserve">nd Wiles </w:t>
      </w:r>
      <w:r w:rsidR="0011785A">
        <w:fldChar w:fldCharType="begin"/>
      </w:r>
      <w:r w:rsidR="0011785A">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fldChar w:fldCharType="separate"/>
      </w:r>
      <w:r w:rsidR="0011785A" w:rsidRPr="0011785A">
        <w:t>(2015)</w:t>
      </w:r>
      <w:r w:rsidR="0011785A">
        <w:fldChar w:fldCharType="end"/>
      </w:r>
      <w:r w:rsidR="00411654">
        <w:t xml:space="preserve"> </w:t>
      </w:r>
      <w:r w:rsidR="00C613A0">
        <w:t>for Steller and California sea lions</w:t>
      </w:r>
      <w:r w:rsidR="00A35A83">
        <w:t xml:space="preserve"> (</w:t>
      </w:r>
      <w:r w:rsidR="00FA2AB3">
        <w:fldChar w:fldCharType="begin"/>
      </w:r>
      <w:r w:rsidR="00FA2AB3">
        <w:instrText xml:space="preserve"> REF _Ref444590605 \h </w:instrText>
      </w:r>
      <w:r w:rsidR="00FA2AB3">
        <w:fldChar w:fldCharType="separate"/>
      </w:r>
      <w:r w:rsidR="00FA2AB3">
        <w:t xml:space="preserve">Table </w:t>
      </w:r>
      <w:r w:rsidR="00FA2AB3">
        <w:rPr>
          <w:noProof/>
        </w:rPr>
        <w:t>5</w:t>
      </w:r>
      <w:r w:rsidR="00FA2AB3">
        <w:fldChar w:fldCharType="end"/>
      </w:r>
      <w:r w:rsidR="00A35A83">
        <w:t>)</w:t>
      </w:r>
      <w:r w:rsidR="00C613A0">
        <w:t xml:space="preserve">.  Killer whales feed </w:t>
      </w:r>
      <w:r w:rsidR="00FF635C">
        <w:t xml:space="preserve">almost </w:t>
      </w:r>
      <w:r w:rsidR="00C613A0">
        <w:t>exclusively on mature salmon</w:t>
      </w:r>
      <w:r w:rsidR="00FF635C">
        <w:t xml:space="preserve"> and the age composition of Chinook in their diet is </w:t>
      </w:r>
      <w:r w:rsidR="00C613A0">
        <w:t xml:space="preserve">4% age one, 35% age two, 52% age three, and 9% age </w:t>
      </w:r>
      <w:r w:rsidR="00FF635C">
        <w:t>four</w:t>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r w:rsidR="00FA2AB3">
        <w:t xml:space="preserve"> </w:t>
      </w:r>
      <w:r w:rsidR="00C613A0">
        <w:t xml:space="preserve">pinnipeds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43F48">
        <w:t>Approximately 31% of the Chinook</w:t>
      </w:r>
      <w:r w:rsidR="00A20D6C">
        <w:t xml:space="preserve"> salmon</w:t>
      </w:r>
      <w:r w:rsidR="00043F48">
        <w:t xml:space="preserve"> </w:t>
      </w:r>
      <w:r w:rsidR="00180882">
        <w:t xml:space="preserve">in </w:t>
      </w:r>
      <w:r w:rsidR="00043F48">
        <w:t>har</w:t>
      </w:r>
      <w:r w:rsidR="00180882">
        <w:t>bor seal diets</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diets for </w:t>
      </w:r>
      <w:r w:rsidR="00043F48">
        <w:t>Steller and California sea lion</w:t>
      </w:r>
      <w:r w:rsidR="00816AD5">
        <w:t xml:space="preserve">s, respectively, </w:t>
      </w:r>
      <w:r w:rsidR="00065AFE">
        <w:t xml:space="preserve">are </w:t>
      </w:r>
      <w:r w:rsidR="00065AFE">
        <w:lastRenderedPageBreak/>
        <w:t xml:space="preserve">juveniles </w:t>
      </w:r>
      <w:r w:rsidR="00C94803">
        <w:fldChar w:fldCharType="begin"/>
      </w:r>
      <w:r w:rsidR="00C94803">
        <w:instrText xml:space="preserve"> ADDIN ZOTERO_ITEM CSL_CITATION {"citationID":"2e3j7qjnr3","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94803" w:rsidRPr="00C94803">
        <w:t>(Scordino et al. 2014)</w:t>
      </w:r>
      <w:r w:rsidR="00C94803">
        <w:fldChar w:fldCharType="end"/>
      </w:r>
      <w:r w:rsidR="00043F48">
        <w:t xml:space="preserve">.  </w:t>
      </w:r>
      <w:r w:rsidR="00E877A0">
        <w:t xml:space="preserve">Without additional information about the size of the adult Chinook in the </w:t>
      </w:r>
      <w:r w:rsidR="00AE029F">
        <w:t xml:space="preserve">pinniped </w:t>
      </w:r>
      <w:r w:rsidR="00E877A0">
        <w:t xml:space="preserve">diets, we assume that the </w:t>
      </w:r>
      <w:r w:rsidR="00DE05F8">
        <w:t xml:space="preserve">adult Chinook </w:t>
      </w:r>
      <w:r w:rsidR="00E877A0">
        <w:t xml:space="preserve">diet fraction </w:t>
      </w:r>
      <w:r w:rsidR="00DE05F8">
        <w:t>is distributed evenly across the four adult age classes</w:t>
      </w:r>
      <w:r w:rsidR="00AE029F">
        <w:t xml:space="preserve"> for </w:t>
      </w:r>
      <w:r w:rsidR="00065AFE">
        <w:t xml:space="preserve">the </w:t>
      </w:r>
      <w:r w:rsidR="00AE029F">
        <w:t>sea lions</w:t>
      </w:r>
      <w:r w:rsidR="00065AFE">
        <w:t xml:space="preserve"> diets</w:t>
      </w:r>
      <w:r w:rsidR="00A35A83">
        <w:t xml:space="preserve">.  We restricted the Chinook ages in the harbor seal diet to </w:t>
      </w:r>
      <w:r w:rsidR="00FF635C">
        <w:t xml:space="preserve">ages </w:t>
      </w:r>
      <w:r w:rsidR="00AE029F">
        <w:t>one</w:t>
      </w:r>
      <w:r w:rsidR="00624851">
        <w:t xml:space="preserve"> to</w:t>
      </w:r>
      <w:r w:rsidR="00AE029F">
        <w:t xml:space="preserve"> three </w:t>
      </w:r>
      <w:r w:rsidR="00A35A83">
        <w:t xml:space="preserve">because it </w:t>
      </w:r>
      <w:r w:rsidR="002A0B97">
        <w:t xml:space="preserve">seems </w:t>
      </w:r>
      <w:r w:rsidR="00A35A83">
        <w:t xml:space="preserve">unlikely that an </w:t>
      </w:r>
      <w:r w:rsidR="00AE029F">
        <w:t xml:space="preserve">80 kg </w:t>
      </w:r>
      <w:r w:rsidR="00A35A83">
        <w:t xml:space="preserve">harbor </w:t>
      </w:r>
      <w:r w:rsidR="00AE029F">
        <w:t xml:space="preserve">seal </w:t>
      </w:r>
      <w:r w:rsidR="00A35A83">
        <w:t xml:space="preserve">would </w:t>
      </w:r>
      <w:r w:rsidR="00AE029F">
        <w:t xml:space="preserve">target a 15 kg </w:t>
      </w:r>
      <w:r w:rsidR="00FF635C">
        <w:t xml:space="preserve">age four </w:t>
      </w:r>
      <w:r w:rsidR="00AE029F">
        <w:t>Chinook</w:t>
      </w:r>
      <w:r w:rsidR="00BA31F1">
        <w:t xml:space="preserve"> </w:t>
      </w:r>
      <w:r w:rsidR="00BA31F1">
        <w:fldChar w:fldCharType="begin"/>
      </w:r>
      <w:r w:rsidR="00BA31F1">
        <w:instrText xml:space="preserve"> ADDIN ZOTERO_ITEM CSL_CITATION {"citationID":"115g6t0e60","properties":{"formattedCitation":"(Tollit et al. 1997)","plainCitation":"(Tollit et al. 1997)"},"citationItems":[{"id":126,"uris":["http://zotero.org/users/local/DW6AEAS0/items/FQDJJ3KT"],"uri":["http://zotero.org/users/local/DW6AEAS0/items/FQDJJ3KT"],"itemData":{"id":126,"type":"article-journal","title":"Prey selection by harbour seals, Phoca vitulina, in relation to variations in prey abundance","container-title":"Canadian Journal of Zoology","page":"1508–1518","volume":"75","issue":"9","source":"Google Scholar","author":[{"family":"Tollit","given":"Dominic J."},{"family":"Thompson","given":"Paul M."},{"family":"Greenstreet","given":"Simon PR"}],"issued":{"date-parts":[["1997"]]}}}],"schema":"https://github.com/citation-style-language/schema/raw/master/csl-citation.json"} </w:instrText>
      </w:r>
      <w:r w:rsidR="00BA31F1">
        <w:fldChar w:fldCharType="separate"/>
      </w:r>
      <w:r w:rsidR="00BA31F1" w:rsidRPr="00BA31F1">
        <w:t>(Tollit et al. 1997)</w:t>
      </w:r>
      <w:r w:rsidR="00BA31F1">
        <w:fldChar w:fldCharType="end"/>
      </w:r>
      <w:r w:rsidR="00DE05F8">
        <w:t>.</w:t>
      </w:r>
      <w:r w:rsidR="008D29B7">
        <w:t xml:space="preserve">  </w:t>
      </w:r>
    </w:p>
    <w:p w14:paraId="54937EFA" w14:textId="77777777" w:rsidR="005455AE" w:rsidRPr="00D40E2C" w:rsidRDefault="00EF77A7" w:rsidP="00D40E2C">
      <w:pPr>
        <w:pStyle w:val="Heading2"/>
      </w:pPr>
      <w:bookmarkStart w:id="12" w:name="chinook-population-dynamics-and-movement"/>
      <w:bookmarkEnd w:id="12"/>
      <w:r w:rsidRPr="00D40E2C">
        <w:t>Chinook population dynamics and movement</w:t>
      </w:r>
    </w:p>
    <w:p w14:paraId="4A104278" w14:textId="16DD0F31" w:rsidR="007F43BD" w:rsidRDefault="00346A54" w:rsidP="003B01A2">
      <w:pPr>
        <w:pStyle w:val="Compact"/>
      </w:pPr>
      <w:r>
        <w:t xml:space="preserve">To quantify effects </w:t>
      </w:r>
      <w:r w:rsidR="00DB6224">
        <w:t xml:space="preserve">of </w:t>
      </w:r>
      <w:r w:rsidR="00DB6224" w:rsidRPr="004F0D41">
        <w:t>smolt consumption</w:t>
      </w:r>
      <w:r w:rsidR="00FD5A6D" w:rsidRPr="004F0D41">
        <w:t xml:space="preserve"> on the future returns of mature fish</w:t>
      </w:r>
      <w:r w:rsidRPr="00552671">
        <w:t>,</w:t>
      </w:r>
      <w:r>
        <w:t xml:space="preserve"> we adopt</w:t>
      </w:r>
      <w:r w:rsidR="009B71D7">
        <w:t>ed</w:t>
      </w:r>
      <w:r>
        <w:t xml:space="preserve"> a simple forward projection </w:t>
      </w:r>
      <w:r w:rsidR="007F43BD">
        <w:t>model</w:t>
      </w:r>
      <w:r>
        <w:t xml:space="preserve">. </w:t>
      </w:r>
      <w:r w:rsidR="007F43BD">
        <w:t xml:space="preserve">This is a heuristic approach with a single stock model and annual time-steps, and it </w:t>
      </w:r>
      <w:r w:rsidR="004A5A25">
        <w:t xml:space="preserve">is </w:t>
      </w:r>
      <w:r w:rsidR="007F43BD">
        <w:t xml:space="preserve">meant to act as a starting point for </w:t>
      </w:r>
      <w:r w:rsidR="009F3B40">
        <w:t xml:space="preserve">a </w:t>
      </w:r>
      <w:r w:rsidR="007F43BD">
        <w:t xml:space="preserve">future, more complex temporally and spatially explicit multi-stock Chinook salmon model.  </w:t>
      </w:r>
    </w:p>
    <w:p w14:paraId="52343B37" w14:textId="40133531" w:rsidR="002570AB" w:rsidRDefault="009F3B40" w:rsidP="00A568AC">
      <w:r>
        <w:t>T</w:t>
      </w:r>
      <w:r w:rsidR="00EF77A7">
        <w:t xml:space="preserve">he annual consumption </w:t>
      </w:r>
      <w:r w:rsidR="004A5A25">
        <w:t xml:space="preserve">of </w:t>
      </w:r>
      <w:r w:rsidR="00EF77A7">
        <w:t xml:space="preserve">smolts </w:t>
      </w:r>
      <w:r w:rsidR="004A5A25">
        <w:t xml:space="preserve">by </w:t>
      </w:r>
      <w:r w:rsidR="00B94A7B">
        <w:t xml:space="preserve">the </w:t>
      </w:r>
      <w:r w:rsidR="00341C99">
        <w:t xml:space="preserve">pinniped </w:t>
      </w:r>
      <w:r w:rsidR="00EF77A7">
        <w:t>population</w:t>
      </w:r>
      <w:r w:rsidR="00B94A7B">
        <w:t>s</w:t>
      </w:r>
      <w:r w:rsidR="00EF77A7">
        <w:t xml:space="preserve">, </w:t>
      </w: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is </w:t>
      </w:r>
      <w:r w:rsidR="00341C99">
        <w:rPr>
          <w:i/>
        </w:rPr>
        <w:t>h</w:t>
      </w:r>
      <w:r w:rsidR="00341C99">
        <w:t xml:space="preserve"> is the predator type</w:t>
      </w:r>
      <w:r>
        <w:t>.</w:t>
      </w:r>
      <w:r w:rsidR="00EF77A7">
        <w:t xml:space="preserve"> </w:t>
      </w:r>
      <w:r>
        <w:t xml:space="preserve">Projecting the </w:t>
      </w:r>
      <w:r w:rsidR="00EF77A7">
        <w:t xml:space="preserve">smolts forward as if they had </w:t>
      </w:r>
      <w:r w:rsidR="00844108">
        <w:t xml:space="preserve">remained in </w:t>
      </w:r>
      <w:r w:rsidR="00EF77A7">
        <w:t>the ocean</w:t>
      </w:r>
      <w:r>
        <w:t xml:space="preserve"> </w:t>
      </w:r>
      <w:r w:rsidR="004A5A25">
        <w:t xml:space="preserve">and </w:t>
      </w:r>
      <w:r>
        <w:t>had not been consumed</w:t>
      </w:r>
      <w:r w:rsidR="00EF77A7">
        <w:t xml:space="preserve">, </w:t>
      </w:r>
      <w:r>
        <w:t>is a function of the age-specific ocean survival and maturation schedule,</w:t>
      </w:r>
      <w:r w:rsidR="003739F7">
        <w:t xml:space="preserve"> </w:t>
      </w:r>
    </w:p>
    <w:p w14:paraId="6647E4B3" w14:textId="476E440C" w:rsidR="00DB6224" w:rsidRDefault="00DB6224" w:rsidP="002D7FF6">
      <w:pPr>
        <w:pStyle w:val="Caption"/>
      </w:pPr>
      <w:r>
        <w:t xml:space="preserve">Equation </w:t>
      </w:r>
      <w:fldSimple w:instr=" SEQ Equation \* ARABIC ">
        <w:r w:rsidR="00FC2C3B">
          <w:rPr>
            <w:noProof/>
          </w:rPr>
          <w:t>11</w:t>
        </w:r>
      </w:fldSimple>
      <w:r>
        <w:t>.</w:t>
      </w:r>
      <w:r>
        <w:tab/>
      </w:r>
      <w:r>
        <w:tab/>
      </w:r>
      <m:oMath>
        <m:sSubSup>
          <m:sSubSupPr>
            <m:ctrlPr>
              <w:rPr>
                <w:rFonts w:ascii="Cambria Math" w:hAnsi="Cambria Math"/>
                <w:iCs w:val="0"/>
                <w:color w:val="auto"/>
                <w:szCs w:val="24"/>
              </w:rPr>
            </m:ctrlPr>
          </m:sSubSupPr>
          <m:e>
            <m:r>
              <w:rPr>
                <w:rFonts w:ascii="Cambria Math" w:hAnsi="Cambria Math"/>
              </w:rPr>
              <m:t>C</m:t>
            </m:r>
          </m:e>
          <m:sub>
            <m:r>
              <w:rPr>
                <w:rFonts w:ascii="Cambria Math" w:hAnsi="Cambria Math"/>
              </w:rPr>
              <m:t>y,a</m:t>
            </m:r>
          </m:sub>
          <m:sup>
            <m:r>
              <w:rPr>
                <w:rFonts w:ascii="Cambria Math" w:hAnsi="Cambria Math"/>
              </w:rPr>
              <m:t>h</m:t>
            </m:r>
          </m:sup>
        </m:sSubSup>
        <m:r>
          <w:rPr>
            <w:rFonts w:ascii="Cambria Math" w:hAnsi="Cambria Math"/>
          </w:rPr>
          <m:t>=</m:t>
        </m:r>
        <m:sSubSup>
          <m:sSubSupPr>
            <m:ctrlPr>
              <w:rPr>
                <w:rFonts w:ascii="Cambria Math" w:hAnsi="Cambria Math"/>
                <w:iCs w:val="0"/>
                <w:color w:val="auto"/>
                <w:szCs w:val="24"/>
              </w:rPr>
            </m:ctrlPr>
          </m:sSubSupPr>
          <m:e>
            <m:r>
              <w:rPr>
                <w:rFonts w:ascii="Cambria Math" w:hAnsi="Cambria Math"/>
              </w:rPr>
              <m:t>C</m:t>
            </m:r>
          </m:e>
          <m:sub>
            <m:r>
              <w:rPr>
                <w:rFonts w:ascii="Cambria Math" w:hAnsi="Cambria Math"/>
              </w:rPr>
              <m:t>y-1,a-1</m:t>
            </m:r>
          </m:sub>
          <m:sup>
            <m:r>
              <w:rPr>
                <w:rFonts w:ascii="Cambria Math" w:hAnsi="Cambria Math"/>
              </w:rPr>
              <m:t>h</m:t>
            </m:r>
          </m:sup>
        </m:sSubSup>
        <m:r>
          <w:rPr>
            <w:rFonts w:ascii="Cambria Math" w:hAnsi="Cambria Math"/>
          </w:rPr>
          <m:t>×</m:t>
        </m:r>
        <m:sSub>
          <m:sSubPr>
            <m:ctrlPr>
              <w:rPr>
                <w:rFonts w:ascii="Cambria Math" w:hAnsi="Cambria Math"/>
                <w:iCs w:val="0"/>
                <w:color w:val="auto"/>
                <w:szCs w:val="24"/>
              </w:rPr>
            </m:ctrlPr>
          </m:sSubPr>
          <m:e>
            <m:r>
              <w:rPr>
                <w:rFonts w:ascii="Cambria Math" w:hAnsi="Cambria Math"/>
              </w:rPr>
              <m:t>surv</m:t>
            </m:r>
          </m:e>
          <m:sub>
            <m:r>
              <w:rPr>
                <w:rFonts w:ascii="Cambria Math" w:hAnsi="Cambria Math"/>
              </w:rPr>
              <m:t>a-1</m:t>
            </m:r>
          </m:sub>
        </m:sSub>
        <m:r>
          <w:rPr>
            <w:rFonts w:ascii="Cambria Math" w:hAnsi="Cambria Math"/>
          </w:rPr>
          <m:t>×</m:t>
        </m:r>
        <m:d>
          <m:dPr>
            <m:ctrlPr>
              <w:rPr>
                <w:rFonts w:ascii="Cambria Math" w:hAnsi="Cambria Math"/>
                <w:iCs w:val="0"/>
                <w:color w:val="auto"/>
                <w:szCs w:val="24"/>
              </w:rPr>
            </m:ctrlPr>
          </m:dPr>
          <m:e>
            <m:r>
              <w:rPr>
                <w:rFonts w:ascii="Cambria Math" w:hAnsi="Cambria Math"/>
              </w:rPr>
              <m:t>1-</m:t>
            </m:r>
            <m:sSub>
              <m:sSubPr>
                <m:ctrlPr>
                  <w:rPr>
                    <w:rFonts w:ascii="Cambria Math" w:hAnsi="Cambria Math"/>
                    <w:iCs w:val="0"/>
                    <w:color w:val="auto"/>
                    <w:szCs w:val="24"/>
                  </w:rPr>
                </m:ctrlPr>
              </m:sSubPr>
              <m:e>
                <m:r>
                  <w:rPr>
                    <w:rFonts w:ascii="Cambria Math" w:hAnsi="Cambria Math"/>
                  </w:rPr>
                  <m:t>r</m:t>
                </m:r>
              </m:e>
              <m:sub>
                <m:r>
                  <w:rPr>
                    <w:rFonts w:ascii="Cambria Math" w:hAnsi="Cambria Math"/>
                  </w:rPr>
                  <m:t>a</m:t>
                </m:r>
              </m:sub>
            </m:sSub>
          </m:e>
        </m:d>
        <m:r>
          <w:rPr>
            <w:rFonts w:ascii="Cambria Math" w:hAnsi="Cambria Math"/>
          </w:rPr>
          <m:t>, ∀a&gt;0</m:t>
        </m:r>
      </m:oMath>
    </w:p>
    <w:p w14:paraId="40F070C6" w14:textId="2432F785" w:rsidR="005455AE" w:rsidRPr="00C178B3" w:rsidRDefault="00EF77A7" w:rsidP="002D7FF6">
      <w:pPr>
        <w:pStyle w:val="Compact"/>
        <w:ind w:firstLine="0"/>
      </w:pPr>
      <w:r>
        <w:t xml:space="preserve">wher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C178B3">
        <w:t xml:space="preserve">smolts returning to </w:t>
      </w:r>
      <w:r>
        <w:t xml:space="preserve">inland 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6DC21E8A" w:rsidR="00213DBA" w:rsidRPr="00213DBA" w:rsidRDefault="00213DBA" w:rsidP="00A568AC">
      <w:pPr>
        <w:pStyle w:val="Caption"/>
        <w:keepNext/>
      </w:pPr>
      <w:r>
        <w:lastRenderedPageBreak/>
        <w:t xml:space="preserve">Equation </w:t>
      </w:r>
      <w:fldSimple w:instr=" SEQ Equation \* ARABIC ">
        <w:r w:rsidR="00FC2C3B">
          <w:rPr>
            <w:noProof/>
          </w:rPr>
          <w:t>12</w:t>
        </w:r>
      </w:fldSimple>
      <w:r w:rsidR="00DB6224">
        <w:t>.</w:t>
      </w:r>
      <w:r w:rsidR="00DB6224">
        <w:tab/>
      </w:r>
      <w:r w:rsidR="00DB6224">
        <w:tab/>
      </w:r>
      <m:oMath>
        <m:sSubSup>
          <m:sSubSupPr>
            <m:ctrlPr>
              <w:rPr>
                <w:rFonts w:ascii="Cambria Math" w:hAnsi="Cambria Math"/>
                <w:iCs w:val="0"/>
                <w:color w:val="auto"/>
                <w:szCs w:val="24"/>
              </w:rPr>
            </m:ctrlPr>
          </m:sSubSupPr>
          <m:e>
            <m:r>
              <w:rPr>
                <w:rFonts w:ascii="Cambria Math" w:hAnsi="Cambria Math"/>
              </w:rPr>
              <m:t>C</m:t>
            </m:r>
          </m:e>
          <m:sub>
            <m:r>
              <w:rPr>
                <w:rFonts w:ascii="Cambria Math" w:hAnsi="Cambria Math"/>
              </w:rPr>
              <m:t>y,a</m:t>
            </m:r>
          </m:sub>
          <m:sup>
            <m:r>
              <w:rPr>
                <w:rFonts w:ascii="Cambria Math" w:hAnsi="Cambria Math"/>
              </w:rPr>
              <m:t>IW</m:t>
            </m:r>
          </m:sup>
        </m:sSubSup>
        <m:r>
          <w:rPr>
            <w:rFonts w:ascii="Cambria Math" w:hAnsi="Cambria Math"/>
          </w:rPr>
          <m:t>=</m:t>
        </m:r>
        <m:sSub>
          <m:sSubPr>
            <m:ctrlPr>
              <w:rPr>
                <w:rFonts w:ascii="Cambria Math" w:hAnsi="Cambria Math"/>
                <w:iCs w:val="0"/>
                <w:color w:val="auto"/>
                <w:szCs w:val="24"/>
              </w:rPr>
            </m:ctrlPr>
          </m:sSubPr>
          <m:e>
            <m:r>
              <w:rPr>
                <w:rFonts w:ascii="Cambria Math" w:hAnsi="Cambria Math"/>
              </w:rPr>
              <m:t>surv</m:t>
            </m:r>
          </m:e>
          <m:sub>
            <m:r>
              <w:rPr>
                <w:rFonts w:ascii="Cambria Math" w:hAnsi="Cambria Math"/>
              </w:rPr>
              <m:t>a-1</m:t>
            </m:r>
          </m:sub>
        </m:sSub>
        <m:r>
          <w:rPr>
            <w:rFonts w:ascii="Cambria Math" w:hAnsi="Cambria Math"/>
          </w:rPr>
          <m:t>×</m:t>
        </m:r>
        <m:sSub>
          <m:sSubPr>
            <m:ctrlPr>
              <w:rPr>
                <w:rFonts w:ascii="Cambria Math" w:hAnsi="Cambria Math"/>
                <w:iCs w:val="0"/>
                <w:color w:val="auto"/>
                <w:szCs w:val="24"/>
              </w:rPr>
            </m:ctrlPr>
          </m:sSubPr>
          <m:e>
            <m:r>
              <w:rPr>
                <w:rFonts w:ascii="Cambria Math" w:hAnsi="Cambria Math"/>
              </w:rPr>
              <m:t>r</m:t>
            </m:r>
          </m:e>
          <m:sub>
            <m:r>
              <w:rPr>
                <w:rFonts w:ascii="Cambria Math" w:hAnsi="Cambria Math"/>
              </w:rPr>
              <m:t>a</m:t>
            </m:r>
          </m:sub>
        </m:sSub>
        <m: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val="0"/>
                    <w:color w:val="auto"/>
                    <w:szCs w:val="24"/>
                  </w:rPr>
                </m:ctrlPr>
              </m:sSubSupPr>
              <m:e>
                <m:r>
                  <w:rPr>
                    <w:rFonts w:ascii="Cambria Math" w:hAnsi="Cambria Math"/>
                  </w:rPr>
                  <m:t>C</m:t>
                </m:r>
              </m:e>
              <m:sub>
                <m:r>
                  <w:rPr>
                    <w:rFonts w:ascii="Cambria Math" w:hAnsi="Cambria Math"/>
                  </w:rPr>
                  <m:t>y-1,a-1</m:t>
                </m:r>
              </m:sub>
              <m:sup>
                <m:r>
                  <w:rPr>
                    <w:rFonts w:ascii="Cambria Math" w:hAnsi="Cambria Math"/>
                  </w:rPr>
                  <m:t>h</m:t>
                </m:r>
              </m:sup>
            </m:sSubSup>
          </m:e>
        </m:nary>
      </m:oMath>
    </w:p>
    <w:p w14:paraId="63234427" w14:textId="42C38B13" w:rsidR="005455AE" w:rsidRDefault="00EF77A7" w:rsidP="003B01A2">
      <w:r>
        <w:t xml:space="preserve">Estimates of the ocean survival and age composition can vary across </w:t>
      </w:r>
      <w:r w:rsidR="00C178B3">
        <w:t xml:space="preserve">Chinook </w:t>
      </w:r>
      <w:r>
        <w:t xml:space="preserve">stocks within Puget Sound. </w:t>
      </w:r>
      <w:r w:rsidR="00346A54">
        <w:t>Some coarse e</w:t>
      </w:r>
      <w:r>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 1983)</w:t>
      </w:r>
      <w:r w:rsidR="00C94803">
        <w:fldChar w:fldCharType="end"/>
      </w:r>
      <w:r>
        <w:t>: the bi-monthly instan</w:t>
      </w:r>
      <w:r w:rsidR="00FD5A6D">
        <w:t>tan</w:t>
      </w:r>
      <w:r>
        <w:t>eous mortality rates are 0.035, 0.015, and 0.0075 for ocean ages 1, 2, and 3+, respectively. These translate into annual survival estimates of 0.43, 0.69, and 0.83. The conditional probability</w:t>
      </w:r>
      <w:r w:rsidR="00FD5A6D">
        <w:t xml:space="preserve"> of </w:t>
      </w:r>
      <w:r>
        <w:t xml:space="preserve"> maturing at age </w:t>
      </w:r>
      <m:oMath>
        <m:r>
          <w:rPr>
            <w:rFonts w:ascii="Cambria Math" w:hAnsi="Cambria Math"/>
          </w:rPr>
          <m:t>a</m:t>
        </m:r>
      </m:oMath>
      <w:r>
        <w:t xml:space="preserve"> given that the fish has survived and remained in the ocean is 0.02, 0.5, 0.8, 1.0, for ocean ages 1, 2, 3, and 4, respectively, based</w:t>
      </w:r>
      <w:r w:rsidR="00FD5A6D">
        <w:t xml:space="preserve"> on</w:t>
      </w:r>
      <w:r>
        <w:t xml:space="preserve"> age composition data from catch and escapement </w:t>
      </w:r>
      <w:r w:rsidR="00C94803">
        <w:fldChar w:fldCharType="begin"/>
      </w:r>
      <w:r w:rsidR="00C94803">
        <w:instrText xml:space="preserve"> ADDIN ZOTERO_ITEM CSL_CITATION {"citationID":"1k73h481ai","properties":{"formattedCitation":"(Act 1997)","plainCitation":"(Act 1997)"},"citationItems":[{"id":855,"uris":["http://zotero.org/users/local/DW6AEAS0/items/NGDKXGKC"],"uri":["http://zotero.org/users/local/DW6AEAS0/items/NGDKXGKC"],"itemData":{"id":855,"type":"article-journal","title":"Review of the Status of Chinook Salmon (Oncorhynchus tshawytscha) from Washington, Oregon","source":"Google Scholar","URL":"http://spfgtsn.krisweb.com/biblio/gen_nmfs_myersetal_1998_tm35chinook.pdf","author":[{"family":"Act","given":"Endangered Species"}],"issued":{"date-parts":[["1997"]]},"accessed":{"date-parts":[["2016",3,13]]}}}],"schema":"https://github.com/citation-style-language/schema/raw/master/csl-citation.json"} </w:instrText>
      </w:r>
      <w:r w:rsidR="00C94803">
        <w:fldChar w:fldCharType="separate"/>
      </w:r>
      <w:r w:rsidR="00C94803" w:rsidRPr="00C94803">
        <w:t>(Act 1997)</w:t>
      </w:r>
      <w:r w:rsidR="00C94803">
        <w:fldChar w:fldCharType="end"/>
      </w:r>
      <w:r>
        <w:t>.</w:t>
      </w:r>
    </w:p>
    <w:p w14:paraId="02985DC1" w14:textId="77777777" w:rsidR="005455AE" w:rsidRPr="002D7FF6" w:rsidRDefault="00EF77A7">
      <w:pPr>
        <w:pStyle w:val="Heading1"/>
      </w:pPr>
      <w:bookmarkStart w:id="13" w:name="results"/>
      <w:bookmarkEnd w:id="13"/>
      <w:r w:rsidRPr="002D7FF6">
        <w:t>Results</w:t>
      </w:r>
    </w:p>
    <w:p w14:paraId="2A516D63" w14:textId="77777777" w:rsidR="005455AE" w:rsidRPr="00D40E2C" w:rsidRDefault="00EF77A7" w:rsidP="00D40E2C">
      <w:pPr>
        <w:pStyle w:val="Heading2"/>
      </w:pPr>
      <w:bookmarkStart w:id="14" w:name="daily-consumption-rates"/>
      <w:bookmarkEnd w:id="14"/>
      <w:r w:rsidRPr="00D40E2C">
        <w:t>Daily consumption rates</w:t>
      </w:r>
    </w:p>
    <w:p w14:paraId="129FAD01" w14:textId="5E4AE9C0" w:rsidR="00EC5813" w:rsidRDefault="007E1979" w:rsidP="005814E8">
      <w:r>
        <w:t xml:space="preserve">The maximum daily energetic demands for male and female predators in inland </w:t>
      </w:r>
      <w:r w:rsidR="007627AF">
        <w:t xml:space="preserve">waters </w:t>
      </w:r>
      <w:r>
        <w:t>ranged from 3,539 kcal for female harbor seals to 281,085 kcal for male killer whales (</w:t>
      </w:r>
      <w:fldSimple w:instr=" REF _Ref444596282 ">
        <w:r>
          <w:t xml:space="preserve">Table </w:t>
        </w:r>
        <w:r>
          <w:rPr>
            <w:noProof/>
          </w:rPr>
          <w:t>5</w:t>
        </w:r>
      </w:fldSimple>
      <w:r>
        <w:t xml:space="preserve">).  </w:t>
      </w:r>
      <w:r w:rsidR="00EF77A7">
        <w:t xml:space="preserve">Estimates of the average </w:t>
      </w:r>
      <w:r w:rsidR="000E6978">
        <w:t xml:space="preserve">number of juvenile </w:t>
      </w:r>
      <w:r w:rsidR="00EF77A7">
        <w:t xml:space="preserve">Chinook salmon </w:t>
      </w:r>
      <w:r w:rsidR="000E6978">
        <w:t xml:space="preserve">consumed daily by pinnipeds </w:t>
      </w:r>
      <w:r w:rsidR="00EF77A7">
        <w:t>range</w:t>
      </w:r>
      <w:r w:rsidR="00C16294">
        <w:t>d</w:t>
      </w:r>
      <w:r w:rsidR="00EF77A7">
        <w:t xml:space="preserve"> from </w:t>
      </w:r>
      <w:r w:rsidR="00341C99">
        <w:t>0.2</w:t>
      </w:r>
      <w:r w:rsidR="00EF77A7">
        <w:t xml:space="preserve"> </w:t>
      </w:r>
      <w:r w:rsidR="000635AB">
        <w:t xml:space="preserve">individual fish </w:t>
      </w:r>
      <w:r w:rsidR="00EF77A7">
        <w:t xml:space="preserve">for </w:t>
      </w:r>
      <w:r w:rsidR="00341C99">
        <w:t xml:space="preserve">male California </w:t>
      </w:r>
      <w:r w:rsidR="00EF77A7">
        <w:t xml:space="preserve">sea lions to </w:t>
      </w:r>
      <w:r w:rsidR="00601D5F">
        <w:t>5.3</w:t>
      </w:r>
      <w:r w:rsidR="00EF77A7">
        <w:t xml:space="preserve"> </w:t>
      </w:r>
      <w:r w:rsidR="00601D5F">
        <w:t xml:space="preserve">smolts </w:t>
      </w:r>
      <w:r w:rsidR="000635AB">
        <w:t xml:space="preserve">per day </w:t>
      </w:r>
      <w:r w:rsidR="00EF77A7">
        <w:t xml:space="preserve">for </w:t>
      </w:r>
      <w:r w:rsidR="000E6978">
        <w:t xml:space="preserve">male and female harbor seals </w:t>
      </w:r>
      <w:r w:rsidR="00EF77A7">
        <w:t>(</w:t>
      </w:r>
      <w:r w:rsidR="00601D5F">
        <w:fldChar w:fldCharType="begin"/>
      </w:r>
      <w:r w:rsidR="00601D5F">
        <w:instrText xml:space="preserve"> REF _Ref444596282 \h </w:instrText>
      </w:r>
      <w:r w:rsidR="00601D5F">
        <w:fldChar w:fldCharType="separate"/>
      </w:r>
      <w:r w:rsidR="00601D5F">
        <w:t xml:space="preserve">Table </w:t>
      </w:r>
      <w:r w:rsidR="00601D5F">
        <w:rPr>
          <w:noProof/>
        </w:rPr>
        <w:t>6</w:t>
      </w:r>
      <w:r w:rsidR="00601D5F">
        <w:fldChar w:fldCharType="end"/>
      </w:r>
      <w:r w:rsidR="00EF77A7">
        <w:t xml:space="preserve">). The daily consumption </w:t>
      </w:r>
      <w:r w:rsidR="007627AF">
        <w:t xml:space="preserve">of </w:t>
      </w:r>
      <w:r w:rsidR="000E6978">
        <w:t>adult Chinook across all predators range</w:t>
      </w:r>
      <w:r w:rsidR="007627AF">
        <w:t>d</w:t>
      </w:r>
      <w:r w:rsidR="000E6978">
        <w:t xml:space="preserve"> from 0.03 for male and female harbor seals to 19.8 for male killer whales.  Consumption e</w:t>
      </w:r>
      <w:r w:rsidR="000635AB">
        <w:t xml:space="preserve">stimates </w:t>
      </w:r>
      <w:r w:rsidR="00EF77A7">
        <w:t xml:space="preserve">for male predators of a given age </w:t>
      </w:r>
      <w:r w:rsidR="00C16294">
        <w:t xml:space="preserve">were </w:t>
      </w:r>
      <w:r w:rsidR="00EF77A7">
        <w:t>consistently higher than females because of their size</w:t>
      </w:r>
      <w:r>
        <w:t xml:space="preserve">.  </w:t>
      </w:r>
      <w:r w:rsidR="000E6978">
        <w:t>The exception was t</w:t>
      </w:r>
      <w:r w:rsidR="00F423D7">
        <w:t>h</w:t>
      </w:r>
      <w:r>
        <w:t xml:space="preserve">e </w:t>
      </w:r>
      <w:r w:rsidR="00F423D7">
        <w:t xml:space="preserve">peak </w:t>
      </w:r>
      <w:r>
        <w:t xml:space="preserve">energetic demands of female harbor </w:t>
      </w:r>
      <w:r w:rsidR="007627AF">
        <w:t xml:space="preserve">seals </w:t>
      </w:r>
      <w:r>
        <w:lastRenderedPageBreak/>
        <w:t>d</w:t>
      </w:r>
      <w:r w:rsidR="000E6978">
        <w:t xml:space="preserve">uring lactation and pup rearing, which was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D40E2C">
      <w:pPr>
        <w:pStyle w:val="Heading2"/>
      </w:pPr>
      <w:bookmarkStart w:id="15" w:name="annual-consumption-rates"/>
      <w:bookmarkStart w:id="16" w:name="comparing-numbers-to-biomass-consumed"/>
      <w:bookmarkEnd w:id="15"/>
      <w:bookmarkEnd w:id="16"/>
      <w:r w:rsidRPr="00D40E2C">
        <w:t>Comparing numbers to biomass consumed</w:t>
      </w:r>
    </w:p>
    <w:p w14:paraId="37748C3A" w14:textId="7250DCE0" w:rsidR="005455AE" w:rsidRDefault="00EF77A7" w:rsidP="00050954">
      <w:r>
        <w:t xml:space="preserve">The time-series of Chinook </w:t>
      </w:r>
      <w:r w:rsidR="008F65EC">
        <w:t xml:space="preserve">salmon </w:t>
      </w:r>
      <w:r>
        <w:t xml:space="preserve">consumption </w:t>
      </w:r>
      <w:r w:rsidR="00130F69">
        <w:t>by</w:t>
      </w:r>
      <w:r>
        <w:t xml:space="preserve"> predator </w:t>
      </w:r>
      <w:r w:rsidR="00F1527F">
        <w:t xml:space="preserve">showed </w:t>
      </w:r>
      <w:r>
        <w:t xml:space="preserve">considerable differences depending on whether </w:t>
      </w:r>
      <w:r w:rsidR="00130F69">
        <w:t>the unit of currency is</w:t>
      </w:r>
      <w:r>
        <w:t xml:space="preserve"> numbers (</w:t>
      </w:r>
      <w:fldSimple w:instr=" REF _Ref444604249 ">
        <w:r w:rsidR="000E6978">
          <w:t xml:space="preserve">Figure </w:t>
        </w:r>
        <w:r w:rsidR="000E6978">
          <w:rPr>
            <w:noProof/>
          </w:rPr>
          <w:t>1</w:t>
        </w:r>
      </w:fldSimple>
      <w:r w:rsidR="004678B2">
        <w:fldChar w:fldCharType="begin"/>
      </w:r>
      <w:r w:rsidR="004678B2">
        <w:instrText xml:space="preserve"> REF _Ref439766941 </w:instrText>
      </w:r>
      <w:r w:rsidR="004678B2">
        <w:fldChar w:fldCharType="end"/>
      </w:r>
      <w:r>
        <w:t>, column 1) or biomass (</w:t>
      </w:r>
      <w:fldSimple w:instr=" REF _Ref444604249 ">
        <w:r w:rsidR="000E6978">
          <w:t xml:space="preserve">Figure </w:t>
        </w:r>
        <w:r w:rsidR="000E6978">
          <w:rPr>
            <w:noProof/>
          </w:rPr>
          <w:t>1</w:t>
        </w:r>
      </w:fldSimple>
      <w:r>
        <w:t xml:space="preserve">, column 2). </w:t>
      </w:r>
      <w:r w:rsidR="000E6978">
        <w:t>Summed across all seasons, b</w:t>
      </w:r>
      <w:r>
        <w:t xml:space="preserve">eginning in 1970 the harbor seals </w:t>
      </w:r>
      <w:r w:rsidR="000E6978">
        <w:t xml:space="preserve">were </w:t>
      </w:r>
      <w:r w:rsidR="00130F69">
        <w:t xml:space="preserve">estimated to </w:t>
      </w:r>
      <w:r w:rsidR="008F65EC">
        <w:t>consume</w:t>
      </w:r>
      <w:r w:rsidR="000E6978">
        <w:t xml:space="preserve"> a total of </w:t>
      </w:r>
      <w:r w:rsidR="007F6942">
        <w:t>970</w:t>
      </w:r>
      <w:r>
        <w:t xml:space="preserve">,000 </w:t>
      </w:r>
      <w:r w:rsidR="0074220B">
        <w:t xml:space="preserve">individual </w:t>
      </w:r>
      <w:r w:rsidR="000E6978">
        <w:t>Chinook</w:t>
      </w:r>
      <w:r>
        <w:t xml:space="preserve">, approximately </w:t>
      </w:r>
      <w:r w:rsidR="00735F7D">
        <w:t>ten</w:t>
      </w:r>
      <w:r>
        <w:t xml:space="preserve"> times greater </w:t>
      </w:r>
      <w:r w:rsidR="00130F69">
        <w:t xml:space="preserve">in number </w:t>
      </w:r>
      <w:r>
        <w:t xml:space="preserve">than the </w:t>
      </w:r>
      <w:r w:rsidR="000E6978">
        <w:t>92</w:t>
      </w:r>
      <w:r>
        <w:t xml:space="preserve">,000 </w:t>
      </w:r>
      <w:r w:rsidR="000E6978">
        <w:t xml:space="preserve">Chinook salmon </w:t>
      </w:r>
      <w:r>
        <w:t>consumed by killer whales that year. By 2015</w:t>
      </w:r>
      <w:r w:rsidR="002237E2">
        <w:t>,</w:t>
      </w:r>
      <w:r>
        <w:t xml:space="preserve"> the number </w:t>
      </w:r>
      <w:r w:rsidR="002237E2">
        <w:t xml:space="preserve">of </w:t>
      </w:r>
      <w:r w:rsidR="000E6978">
        <w:t xml:space="preserve">Chinook </w:t>
      </w:r>
      <w:r>
        <w:t xml:space="preserve">consumed by harbor seals </w:t>
      </w:r>
      <w:r w:rsidR="000E6978">
        <w:t>was</w:t>
      </w:r>
      <w:r>
        <w:t xml:space="preserve"> estimated to have increased to </w:t>
      </w:r>
      <w:r w:rsidR="00735F7D">
        <w:t>eight</w:t>
      </w:r>
      <w:r w:rsidR="002237E2">
        <w:t xml:space="preserve"> million, or</w:t>
      </w:r>
      <w:r>
        <w:t xml:space="preserve"> </w:t>
      </w:r>
      <w:r w:rsidR="00FA4A13">
        <w:t xml:space="preserve">more than </w:t>
      </w:r>
      <w:r w:rsidR="00735F7D">
        <w:t>80</w:t>
      </w:r>
      <w:r w:rsidR="00FA4A13">
        <w:t xml:space="preserve"> times the 96</w:t>
      </w:r>
      <w:r>
        <w:t xml:space="preserve">,000 </w:t>
      </w:r>
      <w:r w:rsidR="00FA4A13">
        <w:t>Chinook</w:t>
      </w:r>
      <w:r>
        <w:t xml:space="preserve"> </w:t>
      </w:r>
      <w:r w:rsidR="002237E2">
        <w:t xml:space="preserve">estimated to be </w:t>
      </w:r>
      <w:r>
        <w:t>consumed by killer whales.</w:t>
      </w:r>
      <w:r w:rsidR="00FA4A13">
        <w:t xml:space="preserve">  </w:t>
      </w:r>
      <w:r w:rsidR="00467FA4">
        <w:t xml:space="preserve">Numerically, Steller and California </w:t>
      </w:r>
      <w:r w:rsidR="007D538F">
        <w:t xml:space="preserve">sea lion consumption is </w:t>
      </w:r>
      <w:r w:rsidR="00E33B4C">
        <w:t>closer to killer whales</w:t>
      </w:r>
      <w:r w:rsidR="007D538F">
        <w:t>,</w:t>
      </w:r>
      <w:r w:rsidR="00E33B4C">
        <w:t xml:space="preserve"> </w:t>
      </w:r>
      <w:r w:rsidR="007D538F">
        <w:t>with</w:t>
      </w:r>
      <w:r w:rsidR="00467FA4">
        <w:t xml:space="preserve"> </w:t>
      </w:r>
      <w:r w:rsidR="007D1CC5">
        <w:t xml:space="preserve">100 </w:t>
      </w:r>
      <w:r w:rsidR="00467FA4">
        <w:t xml:space="preserve">and </w:t>
      </w:r>
      <w:r w:rsidR="007D1CC5">
        <w:t xml:space="preserve">48 </w:t>
      </w:r>
      <w:r w:rsidR="00467FA4">
        <w:t>thousand</w:t>
      </w:r>
      <w:r w:rsidR="007D538F">
        <w:t xml:space="preserve"> individuals consumed</w:t>
      </w:r>
      <w:r w:rsidR="0074220B">
        <w:t xml:space="preserve">.  </w:t>
      </w:r>
      <w:r w:rsidR="00467FA4">
        <w:t xml:space="preserve">The biomass of Chinook salmon consumed has remained relatively constant for killer whales, ranging from 490 to 510 metrics tons between 1970 and 2015.  </w:t>
      </w:r>
      <w:r w:rsidR="00DC2434">
        <w:t xml:space="preserve">While </w:t>
      </w:r>
      <w:r w:rsidR="00D6110A">
        <w:t xml:space="preserve">biomass of Chinook </w:t>
      </w:r>
      <w:r w:rsidR="008F65EC">
        <w:t xml:space="preserve">salmon </w:t>
      </w:r>
      <w:r w:rsidR="00D6110A">
        <w:t xml:space="preserve">consumed by </w:t>
      </w:r>
      <w:r w:rsidR="00DC2434">
        <w:t xml:space="preserve">killer whales </w:t>
      </w:r>
      <w:r w:rsidR="00D6110A">
        <w:t xml:space="preserve">remains larger </w:t>
      </w:r>
      <w:r w:rsidR="00DC2434">
        <w:t xml:space="preserve">than pinnipeds, the </w:t>
      </w:r>
      <w:r w:rsidR="00467FA4">
        <w:t xml:space="preserve">ratio </w:t>
      </w:r>
      <w:r w:rsidR="008F65EC">
        <w:t xml:space="preserve">of consumption by </w:t>
      </w:r>
      <w:r w:rsidR="00467FA4">
        <w:t>killer whale</w:t>
      </w:r>
      <w:r w:rsidR="008F65EC">
        <w:t>s</w:t>
      </w:r>
      <w:r w:rsidR="00467FA4">
        <w:t xml:space="preserve"> </w:t>
      </w:r>
      <w:r w:rsidR="00D6110A">
        <w:t xml:space="preserve">to </w:t>
      </w:r>
      <w:r w:rsidR="00467FA4">
        <w:t>pinniped</w:t>
      </w:r>
      <w:r w:rsidR="008F65EC">
        <w:t>s</w:t>
      </w:r>
      <w:r w:rsidR="00D6110A">
        <w:t xml:space="preserve"> </w:t>
      </w:r>
      <w:r w:rsidR="00467FA4">
        <w:t xml:space="preserve">during the summer months </w:t>
      </w:r>
      <w:r w:rsidR="008F65EC">
        <w:t>(</w:t>
      </w:r>
      <w:r w:rsidR="00467FA4">
        <w:t>when whales are present</w:t>
      </w:r>
      <w:r w:rsidR="008F65EC">
        <w:t>)</w:t>
      </w:r>
      <w:r w:rsidR="00050954">
        <w:t xml:space="preserve"> has decreased </w:t>
      </w:r>
      <w:r w:rsidR="00DC2434">
        <w:t xml:space="preserve">from </w:t>
      </w:r>
      <w:r w:rsidR="007D1CC5">
        <w:t>33</w:t>
      </w:r>
      <w:r w:rsidR="00DC2434">
        <w:t xml:space="preserve">:1 </w:t>
      </w:r>
      <w:r w:rsidR="00050954">
        <w:t xml:space="preserve">in 1970 to </w:t>
      </w:r>
      <w:r w:rsidR="007D1CC5">
        <w:t>4</w:t>
      </w:r>
      <w:r w:rsidR="00DC2434">
        <w:t xml:space="preserve">:1 </w:t>
      </w:r>
      <w:r w:rsidR="00050954">
        <w:t xml:space="preserve">in 2015.  </w:t>
      </w:r>
    </w:p>
    <w:p w14:paraId="6D0969E4" w14:textId="3C65224B" w:rsidR="00141126" w:rsidRDefault="00BA31F1" w:rsidP="003B01A2">
      <w:fldSimple w:instr=" REF _Ref444604249 ">
        <w:r w:rsidR="00141126">
          <w:t xml:space="preserve">Figure </w:t>
        </w:r>
        <w:r w:rsidR="00141126">
          <w:rPr>
            <w:noProof/>
          </w:rPr>
          <w:t>1</w:t>
        </w:r>
      </w:fldSimple>
      <w:r w:rsidR="00141126">
        <w:t xml:space="preserve"> also displays the seasonal variability in Chinook </w:t>
      </w:r>
      <w:r w:rsidR="001E30C7">
        <w:t xml:space="preserve">salmon </w:t>
      </w:r>
      <w:r w:rsidR="00141126">
        <w:t xml:space="preserve">consumption based on predator occupancy.  Killer whales are nearly absent during the </w:t>
      </w:r>
      <w:r w:rsidR="00864220">
        <w:t xml:space="preserve">late fall through winter </w:t>
      </w:r>
      <w:r w:rsidR="00141126">
        <w:t xml:space="preserve">months, and as a result their consumption of Chinook </w:t>
      </w:r>
      <w:r w:rsidR="001E30C7">
        <w:t xml:space="preserve">salmon </w:t>
      </w:r>
      <w:r w:rsidR="00141126">
        <w:t xml:space="preserve">decreases from an average 495 metric tons </w:t>
      </w:r>
      <w:r w:rsidR="00864220">
        <w:t>during spring and summer</w:t>
      </w:r>
      <w:r w:rsidR="003C35FC">
        <w:t xml:space="preserve"> in </w:t>
      </w:r>
      <w:r w:rsidR="003C35FC">
        <w:lastRenderedPageBreak/>
        <w:t>2015</w:t>
      </w:r>
      <w:r w:rsidR="00864220">
        <w:t xml:space="preserve">, </w:t>
      </w:r>
      <w:r w:rsidR="00141126">
        <w:t>to just 12 thousand metric tons</w:t>
      </w:r>
      <w:r w:rsidR="00864220">
        <w:t xml:space="preserve"> during the fall and winter</w:t>
      </w:r>
      <w:r w:rsidR="00141126">
        <w:t>.  Conversely, sea lion abundance peaks during the fall and winter months, and consequently their consumption</w:t>
      </w:r>
      <w:r w:rsidR="00864220">
        <w:t xml:space="preserve"> decreased from </w:t>
      </w:r>
      <w:r w:rsidR="007D1CC5">
        <w:t xml:space="preserve">43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7D1CC5">
        <w:t xml:space="preserve">3 </w:t>
      </w:r>
      <w:r w:rsidR="001E30C7">
        <w:t xml:space="preserve">metric tons </w:t>
      </w:r>
      <w:r w:rsidR="00864220">
        <w:t xml:space="preserve">during </w:t>
      </w:r>
      <w:r w:rsidR="00CC173B">
        <w:t>spring and summer</w:t>
      </w:r>
      <w:r w:rsidR="00141126">
        <w:t xml:space="preserve">.  Harbor seals are year round residents so their consumption is </w:t>
      </w:r>
      <w:r w:rsidR="00CC173B">
        <w:t xml:space="preserve">evenly </w:t>
      </w:r>
      <w:r w:rsidR="00141126">
        <w:t>distributed</w:t>
      </w:r>
      <w:r w:rsidR="00CC173B">
        <w:t>, with</w:t>
      </w:r>
      <w:r w:rsidR="00141126">
        <w:t xml:space="preserve"> </w:t>
      </w:r>
      <w:r w:rsidR="00CC173B">
        <w:t>between 1.0 to 1.6 tons per month depending on their breeding/pupping activity</w:t>
      </w:r>
      <w:r w:rsidR="00141126">
        <w:t>.</w:t>
      </w:r>
    </w:p>
    <w:p w14:paraId="46568D1A" w14:textId="71C811C5" w:rsidR="005455AE" w:rsidRPr="00D40E2C" w:rsidRDefault="00EA154C" w:rsidP="00D40E2C">
      <w:pPr>
        <w:pStyle w:val="Heading2"/>
      </w:pPr>
      <w:bookmarkStart w:id="17" w:name="genetic-verses-frequency-of-occurence-di"/>
      <w:bookmarkStart w:id="18" w:name="harbor-seal-effects-on-future-returns"/>
      <w:bookmarkEnd w:id="17"/>
      <w:bookmarkEnd w:id="18"/>
      <w:r>
        <w:t>Pinniped</w:t>
      </w:r>
      <w:r w:rsidR="00EF77A7" w:rsidRPr="00D40E2C">
        <w:t xml:space="preserve"> effects on future returns</w:t>
      </w:r>
    </w:p>
    <w:p w14:paraId="4276AD3D" w14:textId="4184624D" w:rsidR="00E76541" w:rsidRDefault="00E76541" w:rsidP="00E76541">
      <w:r>
        <w:t xml:space="preserve">Between 1970 and 2015, we estimate that most of the increased consumption resulted from pinniped </w:t>
      </w:r>
      <w:r w:rsidRPr="004F0D41">
        <w:t>predation on smolts</w:t>
      </w:r>
      <w:r w:rsidR="008F7B7A" w:rsidRPr="004F0D41">
        <w:t xml:space="preserve"> (</w:t>
      </w:r>
      <w:r w:rsidR="008F7B7A" w:rsidRPr="00CD5823">
        <w:t>Figure 2)</w:t>
      </w:r>
      <w:r w:rsidRPr="00CD5823">
        <w:t>.</w:t>
      </w:r>
      <w:r w:rsidRPr="004F0D41">
        <w:t xml:space="preserve">  Smolt</w:t>
      </w:r>
      <w:r>
        <w:t xml:space="preserve"> consumption for harbor seals has increased from 920,000 to 7,870,000, while consumption of adult Chinook increased from 11,500 to 99,000.  The smolt consumption by Steller and California sea lions increased from zero in 1970 to </w:t>
      </w:r>
      <w:r w:rsidR="00A66625">
        <w:t>97,300</w:t>
      </w:r>
      <w:r>
        <w:t xml:space="preserve"> and </w:t>
      </w:r>
      <w:r w:rsidR="00A66625">
        <w:t>39</w:t>
      </w:r>
      <w:r>
        <w:t>,</w:t>
      </w:r>
      <w:r w:rsidR="00A66625">
        <w:t>400</w:t>
      </w:r>
      <w:r>
        <w:t>, respectively</w:t>
      </w:r>
      <w:r w:rsidR="00A66625">
        <w:t xml:space="preserve">.  </w:t>
      </w:r>
      <w:r w:rsidR="00A20D6C">
        <w:t>T</w:t>
      </w:r>
      <w:r w:rsidR="00A66625">
        <w:t xml:space="preserve">he </w:t>
      </w:r>
      <w:r>
        <w:t xml:space="preserve">consumption of adult Chinook </w:t>
      </w:r>
      <w:r w:rsidR="005D01E0">
        <w:t xml:space="preserve">salmon </w:t>
      </w:r>
      <w:r>
        <w:t xml:space="preserve">increased from </w:t>
      </w:r>
      <w:r w:rsidR="00A66625">
        <w:t xml:space="preserve">40 </w:t>
      </w:r>
      <w:r>
        <w:t xml:space="preserve">to </w:t>
      </w:r>
      <w:r w:rsidR="00A66625">
        <w:t>2</w:t>
      </w:r>
      <w:r>
        <w:t>,</w:t>
      </w:r>
      <w:r w:rsidR="00A66625">
        <w:t>3</w:t>
      </w:r>
      <w:r>
        <w:t xml:space="preserve">00 </w:t>
      </w:r>
      <w:r w:rsidR="00A66625">
        <w:t>for Steller</w:t>
      </w:r>
      <w:r w:rsidR="00A20D6C">
        <w:t xml:space="preserve"> sea lions</w:t>
      </w:r>
      <w:r w:rsidR="00A66625">
        <w:t xml:space="preserve">, </w:t>
      </w:r>
      <w:r>
        <w:t xml:space="preserve">and </w:t>
      </w:r>
      <w:r w:rsidR="00A66625">
        <w:t>from zero to 8</w:t>
      </w:r>
      <w:r>
        <w:t>,</w:t>
      </w:r>
      <w:r w:rsidR="00A66625">
        <w:t>900 for California sea lions</w:t>
      </w:r>
      <w:r>
        <w:t>.</w:t>
      </w:r>
    </w:p>
    <w:p w14:paraId="27D2F592" w14:textId="21CADC7D" w:rsidR="002C4040" w:rsidRDefault="00A90C60" w:rsidP="00A90C60">
      <w:r>
        <w:t xml:space="preserve">Based on our simple salmon life history model, </w:t>
      </w:r>
      <w:r w:rsidR="009F2944">
        <w:t xml:space="preserve">we </w:t>
      </w:r>
      <w:r w:rsidR="003E50C6">
        <w:t xml:space="preserve">translated from smolt consumption by pinnipeds to potential adult returns.  We found that </w:t>
      </w:r>
      <w:r>
        <w:t xml:space="preserve">adult </w:t>
      </w:r>
      <w:r w:rsidR="000F75E5">
        <w:t xml:space="preserve">returns </w:t>
      </w:r>
      <w:r w:rsidR="009F2944">
        <w:t>w</w:t>
      </w:r>
      <w:r w:rsidR="000F75E5">
        <w:t>ere</w:t>
      </w:r>
      <w:r w:rsidR="009F2944">
        <w:t xml:space="preserve"> </w:t>
      </w:r>
      <w:r w:rsidR="003E50C6">
        <w:t xml:space="preserve">diminished by </w:t>
      </w:r>
      <w:r w:rsidR="001740D0">
        <w:t>1</w:t>
      </w:r>
      <w:r w:rsidR="003C35FC">
        <w:t>,</w:t>
      </w:r>
      <w:r w:rsidR="001740D0">
        <w:t>0</w:t>
      </w:r>
      <w:r>
        <w:t xml:space="preserve">00 </w:t>
      </w:r>
      <w:r w:rsidR="003E50C6">
        <w:t xml:space="preserve">individuals due to </w:t>
      </w:r>
      <w:r>
        <w:t xml:space="preserve">California sea lions, </w:t>
      </w:r>
      <w:r w:rsidR="001740D0">
        <w:t>2,0</w:t>
      </w:r>
      <w:r>
        <w:t xml:space="preserve">00 </w:t>
      </w:r>
      <w:r w:rsidR="003E50C6">
        <w:t>due to</w:t>
      </w:r>
      <w:r>
        <w:t xml:space="preserve"> Steller sea lions, and </w:t>
      </w:r>
      <w:r w:rsidR="000F75E5">
        <w:t>144</w:t>
      </w:r>
      <w:r>
        <w:t xml:space="preserve">,000 </w:t>
      </w:r>
      <w:r w:rsidR="003E50C6">
        <w:t xml:space="preserve">due to </w:t>
      </w:r>
      <w:r>
        <w:t>harbor seals (Figure 3</w:t>
      </w:r>
      <w:r w:rsidR="009F2944">
        <w:t>, panels a – c</w:t>
      </w:r>
      <w:r>
        <w:t xml:space="preserve">).  </w:t>
      </w:r>
      <w:bookmarkStart w:id="19" w:name="_Ref439828227"/>
      <w:r w:rsidR="000F75E5">
        <w:t>Summed across all pinnipeds, t</w:t>
      </w:r>
      <w:r w:rsidR="00645B74">
        <w:t xml:space="preserve">he total annual potential losses range from </w:t>
      </w:r>
      <w:r w:rsidR="00103D85">
        <w:t>18</w:t>
      </w:r>
      <w:r w:rsidR="00645B74">
        <w:t xml:space="preserve">,000 in 1970 up to </w:t>
      </w:r>
      <w:r w:rsidR="001740D0">
        <w:t>147</w:t>
      </w:r>
      <w:r w:rsidR="00645B74">
        <w:t xml:space="preserve">,000 in 2015.  </w:t>
      </w:r>
      <w:r w:rsidR="009F2944">
        <w:t xml:space="preserve">The total potential loss from pinniped predation in 2015 is </w:t>
      </w:r>
      <w:r w:rsidR="00935AA7">
        <w:lastRenderedPageBreak/>
        <w:t xml:space="preserve">about 50% greater than </w:t>
      </w:r>
      <w:r w:rsidR="009F2944">
        <w:t xml:space="preserve">the estimated </w:t>
      </w:r>
      <w:r w:rsidR="00935AA7">
        <w:t xml:space="preserve">consumption of 96,000 Chinook </w:t>
      </w:r>
      <w:r w:rsidR="005D01E0">
        <w:t xml:space="preserve">salmon </w:t>
      </w:r>
      <w:r w:rsidR="009F2944">
        <w:t>by killer whale</w:t>
      </w:r>
      <w:r w:rsidR="005D01E0">
        <w:t>s</w:t>
      </w:r>
      <w:r w:rsidR="009F2944">
        <w:t xml:space="preserve"> (Figure 3, panel d).</w:t>
      </w:r>
    </w:p>
    <w:p w14:paraId="35683D8B" w14:textId="77777777" w:rsidR="005455AE" w:rsidRPr="00D40E2C" w:rsidRDefault="00EF77A7" w:rsidP="00D40E2C">
      <w:pPr>
        <w:pStyle w:val="Heading1"/>
      </w:pPr>
      <w:bookmarkStart w:id="20" w:name="discussion"/>
      <w:bookmarkEnd w:id="19"/>
      <w:bookmarkEnd w:id="20"/>
      <w:r w:rsidRPr="00D40E2C">
        <w:t>Discussion</w:t>
      </w:r>
    </w:p>
    <w:p w14:paraId="2172BACE" w14:textId="7709C17E" w:rsidR="001B4714" w:rsidRDefault="00703FDB" w:rsidP="001B4714">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 xml:space="preserve">results show that </w:t>
      </w:r>
      <w:r w:rsidR="00E54574">
        <w:t>al</w:t>
      </w:r>
      <w:r w:rsidR="00E47DDB">
        <w:t xml:space="preserve">though </w:t>
      </w:r>
      <w:r w:rsidR="00EF77A7">
        <w:t xml:space="preserve">harbor seals </w:t>
      </w:r>
      <w:r w:rsidR="00A0445F">
        <w:t xml:space="preserve">likely </w:t>
      </w:r>
      <w:r w:rsidR="00EF77A7">
        <w:t xml:space="preserve">consume far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r w:rsidR="001B4714">
        <w:t>pinniped</w:t>
      </w:r>
      <w:r w:rsidR="00CB2039">
        <w:t xml:space="preserve"> diets</w:t>
      </w:r>
      <w:r w:rsidR="00EF77A7">
        <w:t xml:space="preserve"> are almost entirely</w:t>
      </w:r>
      <w:r w:rsidR="00CB2039">
        <w:t xml:space="preserve"> </w:t>
      </w:r>
      <w:r w:rsidR="005A5AFC">
        <w:t>smolts</w:t>
      </w:r>
      <w:r w:rsidR="00EF77A7">
        <w:t>,</w:t>
      </w:r>
      <w:r w:rsidR="00CB2039">
        <w:t xml:space="preserve"> </w:t>
      </w:r>
      <w:r w:rsidR="00A0445F">
        <w:t>so</w:t>
      </w:r>
      <w:r w:rsidR="00EF77A7">
        <w:t xml:space="preserve"> </w:t>
      </w:r>
      <w:r w:rsidR="009F1D35">
        <w:t xml:space="preserve">when delayed effects of Chinook 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comparable to the annual consumption by killer whales</w:t>
      </w:r>
      <w:r w:rsidR="001B4714">
        <w:t>.</w:t>
      </w:r>
    </w:p>
    <w:p w14:paraId="597B98E9" w14:textId="41E1669B" w:rsidR="005455AE" w:rsidRDefault="00EF77A7" w:rsidP="003B01A2">
      <w:r>
        <w:t xml:space="preserve">A considerable amount of work has examined the bottom up forces affecting Chinook 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xml:space="preserve">), but top 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occurs during the early life stag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r w:rsidR="00C17316">
        <w:t xml:space="preserve">pinnipeds </w:t>
      </w:r>
      <w:r w:rsidR="009F1D35">
        <w:t>–</w:t>
      </w:r>
      <w:r w:rsidR="00C17316">
        <w:t xml:space="preserve"> </w:t>
      </w:r>
      <w:r w:rsidR="009F1D35">
        <w:t xml:space="preserve">and </w:t>
      </w:r>
      <w:r w:rsidR="00C17316">
        <w:t xml:space="preserve">in particular 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smolts.  </w:t>
      </w:r>
    </w:p>
    <w:p w14:paraId="75A5FE21" w14:textId="5AD7A841" w:rsidR="005455AE" w:rsidRDefault="00306C35" w:rsidP="005D5850">
      <w:bookmarkStart w:id="21" w:name="_GoBack"/>
      <w:bookmarkEnd w:id="21"/>
      <w:r>
        <w:lastRenderedPageBreak/>
        <w:t xml:space="preserve">Our </w:t>
      </w:r>
      <w:r w:rsidR="009F1D35">
        <w:t xml:space="preserve">bioenergetics </w:t>
      </w:r>
      <w:r>
        <w:t>model</w:t>
      </w:r>
      <w:r w:rsidR="009F1D35">
        <w:t>ing</w:t>
      </w:r>
      <w:r>
        <w:t xml:space="preserve"> assumes there is temporal and spatial overlap of harbor seals with outmigrating Chinook smolts; however, </w:t>
      </w:r>
      <w:r w:rsidR="009F1D35">
        <w:t xml:space="preserve">seals </w:t>
      </w:r>
      <w:r>
        <w:t xml:space="preserve">do not feed 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Orr et al. 2004, Lance and Jeffries 2007, Luxa and Acevedo-Guti</w:t>
      </w:r>
      <w:r w:rsidR="00BA31F1">
        <w:t>é</w:t>
      </w:r>
      <w:r w:rsidR="00F636B2" w:rsidRPr="000B683B">
        <w:t>rrez 2013)</w:t>
      </w:r>
      <w:r w:rsidR="00F636B2">
        <w:fldChar w:fldCharType="end"/>
      </w:r>
      <w:r>
        <w:t xml:space="preserve"> and composition of Chinook salmon in the diet can be highly variable (Thomas et al. 2016).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5.3 smolts </w:t>
      </w:r>
      <w:r>
        <w:t xml:space="preserve">per day </w:t>
      </w:r>
      <w:r w:rsidR="00FE4931">
        <w:t>during the spring outmigration</w:t>
      </w:r>
      <w:r w:rsidR="00A93768">
        <w:t>. The</w:t>
      </w:r>
      <w:r>
        <w:t xml:space="preserve"> plausibility of these estimates depends in part on harbor seal feeding behavior</w:t>
      </w:r>
      <w:r w:rsidR="00A93768">
        <w:t xml:space="preserve"> – individual seals may differ in their preference or encounter rate of smolts, with some individuals having a disproportionately larg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 spawning season. Following the pulse of herring spawn in in mid-April, harbor seals in inland waters may switch to smolts</w:t>
      </w:r>
      <w:r w:rsidR="00785EAA">
        <w:t xml:space="preserve"> released by hatcheries</w:t>
      </w:r>
      <w:r>
        <w:t xml:space="preserve"> (~40 million annually) into Puget Sound between May and July. </w:t>
      </w:r>
    </w:p>
    <w:p w14:paraId="4636B9FA" w14:textId="6E8B6F0E" w:rsidR="00213DBA" w:rsidRPr="005274D4" w:rsidRDefault="00EF77A7" w:rsidP="005274D4">
      <w:r>
        <w:t xml:space="preserve">In addition to the mechanistic relationship between smolt mortality and </w:t>
      </w:r>
      <w:r w:rsidR="00C17316">
        <w:t>pinniped</w:t>
      </w:r>
      <w:r>
        <w:t xml:space="preserve"> bioenergetics, the decline in marine survival (i.e., 2.0% to &lt;0.3% from 1970 to 2010; Beamish et al. 2011) coincides directly with the increase in </w:t>
      </w:r>
      <w:r w:rsidR="00C17316">
        <w:t xml:space="preserve">the </w:t>
      </w:r>
      <w:r>
        <w:t>abundance</w:t>
      </w:r>
      <w:r w:rsidR="00C17316">
        <w:t xml:space="preserve"> of these predators</w:t>
      </w:r>
      <w:r>
        <w:t xml:space="preserve">. While several factors like increasing temperatures in inland waters (Beamish et al. 2012), competition </w:t>
      </w:r>
      <w:r w:rsidR="00F636B2">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longer term trend of harbor seal abundance should not be overlooked as a reason for declining marine survival. Based </w:t>
      </w:r>
      <w:r w:rsidR="009D620D">
        <w:t xml:space="preserve">on </w:t>
      </w:r>
      <w:r>
        <w:t xml:space="preserve">smolt </w:t>
      </w:r>
      <w:r>
        <w:lastRenderedPageBreak/>
        <w:t xml:space="preserve">release data </w:t>
      </w:r>
      <w:r w:rsidR="006B5BAE">
        <w:fldChar w:fldCharType="begin"/>
      </w:r>
      <w:r w:rsidR="006B5BAE">
        <w:instrText xml:space="preserve"> ADDIN ZOTERO_ITEM CSL_CITATION {"citationID":"21mukfm3ou","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6B5BAE">
        <w:fldChar w:fldCharType="separate"/>
      </w:r>
      <w:r w:rsidR="006B5BAE" w:rsidRPr="000B683B">
        <w:t>(</w:t>
      </w:r>
      <w:r w:rsidR="006B5BAE" w:rsidRPr="000B683B">
        <w:rPr>
          <w:iCs/>
        </w:rPr>
        <w:t>Puget Sound Chinook Salmon Hatcheries</w:t>
      </w:r>
      <w:r w:rsidR="006B5BAE" w:rsidRPr="000B683B">
        <w:t xml:space="preserve"> 2004)</w:t>
      </w:r>
      <w:r w:rsidR="006B5BAE">
        <w:fldChar w:fldCharType="end"/>
      </w:r>
      <w:r>
        <w:t>, and assuming that Puget Sound hatchery smolts comprised 100%</w:t>
      </w:r>
      <w:r w:rsidR="00F2191B">
        <w:t xml:space="preserve"> of the smolt in the diet of resident Puget Sound harbor seals</w:t>
      </w:r>
      <w:r>
        <w:t xml:space="preserve"> (</w:t>
      </w:r>
      <w:r w:rsidR="00F2191B">
        <w:t>an overestimate,</w:t>
      </w:r>
      <w:r>
        <w:t xml:space="preserve"> given that </w:t>
      </w:r>
      <w:r w:rsidR="00F2191B">
        <w:t xml:space="preserve">Chinook </w:t>
      </w:r>
      <w:r>
        <w:t xml:space="preserve">smolts </w:t>
      </w:r>
      <w:r w:rsidR="00F2191B">
        <w:t xml:space="preserve">originating from </w:t>
      </w:r>
      <w:r>
        <w:t>British Columbia are also present</w:t>
      </w:r>
      <w:r w:rsidR="00F2191B">
        <w:t xml:space="preserve"> in inland waters</w:t>
      </w:r>
      <w:r>
        <w:t xml:space="preserve">), the annual consumption rate of hatchery smolts has increased from 1% in 1970 to </w:t>
      </w:r>
      <w:r w:rsidR="00201760">
        <w:t>20</w:t>
      </w:r>
      <w:r>
        <w:t xml:space="preserve">% in 2015 </w:t>
      </w:r>
      <w:r w:rsidR="00201760">
        <w:t>(</w:t>
      </w:r>
      <w:fldSimple w:instr=" REF _Ref444714611 ">
        <w:r w:rsidR="00201760">
          <w:t xml:space="preserve">Figure </w:t>
        </w:r>
        <w:r w:rsidR="00201760">
          <w:rPr>
            <w:noProof/>
          </w:rPr>
          <w:t>4</w:t>
        </w:r>
      </w:fldSimple>
      <w:r w:rsidR="00201760">
        <w:t>)</w:t>
      </w:r>
      <w:r>
        <w:t>.</w:t>
      </w:r>
      <w:bookmarkStart w:id="22" w:name="_Ref439828642"/>
    </w:p>
    <w:bookmarkEnd w:id="22"/>
    <w:p w14:paraId="026EEE90" w14:textId="06D96A8E" w:rsidR="005455AE" w:rsidRDefault="00EF77A7">
      <w:r>
        <w:t xml:space="preserve">The impacts of </w:t>
      </w:r>
      <w:r w:rsidR="00F2191B">
        <w:t xml:space="preserve">increasing </w:t>
      </w:r>
      <w:r w:rsidR="00143AD3">
        <w:t xml:space="preserve">pinniped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r w:rsidR="00143AD3">
        <w:t>pinniped</w:t>
      </w:r>
      <w:r w:rsidR="00C22D27">
        <w:t xml:space="preserve"> prey are species of concern or listed under the US Endangered Species Act (herring, rockfishes, steelhead)</w:t>
      </w:r>
      <w:r w:rsidR="007633B2">
        <w:t xml:space="preserve"> and 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6B5BAE">
        <w:instrText xml:space="preserve"> ADDIN ZOTERO_ITEM CSL_CITATION {"citationID":"23gml7kot3","properties":{"formattedCitation":"(Ford and Ellis 2006)","plainCitation":"(Ford and Ellis 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chema":"https://github.com/citation-style-language/schema/raw/master/csl-citation.json"} </w:instrText>
      </w:r>
      <w:r w:rsidR="006B5BAE">
        <w:fldChar w:fldCharType="separate"/>
      </w:r>
      <w:r w:rsidR="006B5BAE" w:rsidRPr="006B5BAE">
        <w:t>(Ford and Ellis 2006)</w:t>
      </w:r>
      <w:r w:rsidR="006B5BAE">
        <w:fldChar w:fldCharType="end"/>
      </w:r>
      <w:r>
        <w:t xml:space="preserve">. </w:t>
      </w:r>
      <w:r w:rsidR="00143AD3">
        <w:t>T</w:t>
      </w:r>
      <w:r>
        <w:t xml:space="preserve">here is strong evidence to suggest that declining birth rates of southern resident killer whales are strongly linked to decreased Chinook salmon abundance </w:t>
      </w:r>
      <w:r w:rsidR="006B5BAE">
        <w:fldChar w:fldCharType="begin"/>
      </w:r>
      <w:r w:rsidR="006B5BAE">
        <w:instrText xml:space="preserve"> ADDIN ZOTERO_ITEM CSL_CITATION {"citationID":"9uejemfcd","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rsidR="006B5BAE">
        <w:fldChar w:fldCharType="separate"/>
      </w:r>
      <w:r w:rsidR="006B5BAE" w:rsidRPr="006B5BAE">
        <w:t>(Ward et al. 2009)</w:t>
      </w:r>
      <w:r w:rsidR="006B5BAE">
        <w:fldChar w:fldCharType="end"/>
      </w:r>
      <w:r>
        <w:t xml:space="preserve">. </w:t>
      </w:r>
      <w:r w:rsidR="00143AD3">
        <w:t xml:space="preserve">Our estimate of potential reductions </w:t>
      </w:r>
      <w:r w:rsidR="00BC581C">
        <w:t xml:space="preserve">to </w:t>
      </w:r>
      <w:r w:rsidR="00143AD3">
        <w:t xml:space="preserve">future adult Chinook </w:t>
      </w:r>
      <w:r w:rsidR="00BC581C">
        <w:t xml:space="preserve">salmon </w:t>
      </w:r>
      <w:r w:rsidR="00143AD3">
        <w:t>abundanc</w:t>
      </w:r>
      <w:r w:rsidR="00BC581C">
        <w:t>e, due to</w:t>
      </w:r>
      <w:r w:rsidR="00143AD3">
        <w:t xml:space="preserve"> pinnipeds (</w:t>
      </w:r>
      <w:fldSimple w:instr=" REF _Ref444630575 ">
        <w:r w:rsidR="00143AD3">
          <w:t xml:space="preserve">Figure </w:t>
        </w:r>
        <w:r w:rsidR="00143AD3">
          <w:rPr>
            <w:noProof/>
          </w:rPr>
          <w:t>3</w:t>
        </w:r>
      </w:fldSimple>
      <w:r w:rsidR="00143AD3">
        <w:t xml:space="preserve">), could lead to reduction in the </w:t>
      </w:r>
      <w:r>
        <w:t xml:space="preserve">productivity </w:t>
      </w:r>
      <w:r w:rsidR="00C22D27">
        <w:t xml:space="preserve">or 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losses from pinnipeds are </w:t>
      </w:r>
      <w:r w:rsidR="005549BF">
        <w:t>comparable to commercial catches in Washington State inland waters</w:t>
      </w:r>
      <w:r w:rsidR="00BC581C">
        <w:t xml:space="preserve">, </w:t>
      </w:r>
      <w:r w:rsidR="005549BF">
        <w:t xml:space="preserve"> which have declined from 250,000</w:t>
      </w:r>
      <w:r w:rsidR="001740D0">
        <w:t xml:space="preserve"> adult Chinook</w:t>
      </w:r>
      <w:r w:rsidR="005549BF">
        <w:t xml:space="preserve"> in 1980 to 100,000 presently, and recreational catches that have declined from 150,000 to 50,000 </w:t>
      </w:r>
      <w:r w:rsidR="007C2BD4">
        <w:fldChar w:fldCharType="begin"/>
      </w:r>
      <w:r w:rsidR="007C2BD4">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source":"Google Scholar","event-place":"Olympia, WA","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 Harvest Management Component</w:t>
      </w:r>
      <w:r w:rsidR="007C2BD4" w:rsidRPr="000B683B">
        <w:t xml:space="preserve"> 2010)</w:t>
      </w:r>
      <w:r w:rsidR="007C2BD4">
        <w:fldChar w:fldCharType="end"/>
      </w:r>
      <w:r w:rsidR="005549BF">
        <w:t>.</w:t>
      </w:r>
    </w:p>
    <w:p w14:paraId="16675DE3" w14:textId="5646A9B6" w:rsidR="00E81AE6" w:rsidRPr="000B683B" w:rsidRDefault="00BC581C" w:rsidP="00AB4B13">
      <w:pPr>
        <w:rPr>
          <w:highlight w:val="yellow"/>
        </w:rPr>
      </w:pPr>
      <w:r>
        <w:lastRenderedPageBreak/>
        <w:t>Our main results regarding both biomass and numbers of Chinook salmon consumed (Figures 1-2) depend critically on our parameterization of predator diets. Our estimates of</w:t>
      </w:r>
      <w:r w:rsidR="004D4B76">
        <w:t xml:space="preserve"> consumption </w:t>
      </w:r>
      <w:r>
        <w:t xml:space="preserve">of Chinook salmon are </w:t>
      </w:r>
      <w:r w:rsidR="004D4B76">
        <w:t>a linear function of diet fraction and size selectivity (</w:t>
      </w:r>
      <w:fldSimple w:instr=" REF _Ref444631946 ">
        <w:r w:rsidR="004D4B76">
          <w:t xml:space="preserve">Equation </w:t>
        </w:r>
        <w:r w:rsidR="004D4B76">
          <w:rPr>
            <w:noProof/>
          </w:rPr>
          <w:t>6</w:t>
        </w:r>
      </w:fldSimple>
      <w:r w:rsidR="004D4B76">
        <w:t xml:space="preserve">); therefore, any chang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t>the ratio of juveniles and adults in the diets, and the size of the juvenile Chinook</w:t>
      </w:r>
      <w:r w:rsidR="004F2C4A">
        <w:t xml:space="preserve"> salmon</w:t>
      </w:r>
      <w:r>
        <w:t xml:space="preserve"> in inland waters. </w:t>
      </w:r>
      <w:r w:rsidR="00C15EB8">
        <w:t xml:space="preserve">The effects of juvenile fish size can have a profound effect, because the energy content of a fish increases with </w:t>
      </w:r>
      <w:r w:rsidR="00EA0884">
        <w:t xml:space="preserve">the cube of </w:t>
      </w:r>
      <w:r w:rsidR="001740D0">
        <w:t xml:space="preserve">its </w:t>
      </w:r>
      <w:r w:rsidR="00C15EB8">
        <w:t>len</w:t>
      </w:r>
      <w:r w:rsidR="00C15EB8" w:rsidRPr="006607B4">
        <w:t>gth (</w:t>
      </w:r>
      <w:r w:rsidR="007B3BD4" w:rsidRPr="006607B4">
        <w:fldChar w:fldCharType="begin"/>
      </w:r>
      <w:r w:rsidR="007B3BD4" w:rsidRPr="006607B4">
        <w:instrText xml:space="preserve"> REF _Ref444632732 </w:instrText>
      </w:r>
      <w:r w:rsidR="006607B4">
        <w:instrText xml:space="preserve"> \* MERGEFORMAT </w:instrText>
      </w:r>
      <w:r w:rsidR="007B3BD4" w:rsidRPr="004F0D41">
        <w:fldChar w:fldCharType="separate"/>
      </w:r>
      <w:r w:rsidR="00C15EB8" w:rsidRPr="006607B4">
        <w:t xml:space="preserve">Equation </w:t>
      </w:r>
      <w:r w:rsidR="00C15EB8" w:rsidRPr="006607B4">
        <w:rPr>
          <w:noProof/>
        </w:rPr>
        <w:t>7</w:t>
      </w:r>
      <w:r w:rsidR="007B3BD4" w:rsidRPr="006607B4">
        <w:rPr>
          <w:noProof/>
        </w:rPr>
        <w:fldChar w:fldCharType="end"/>
      </w:r>
      <w:r w:rsidR="00C15EB8" w:rsidRPr="006607B4">
        <w:t xml:space="preserve">).  </w:t>
      </w:r>
      <w:r w:rsidR="00C15EB8" w:rsidRPr="004F0D41">
        <w:t xml:space="preserve">If we reduce </w:t>
      </w:r>
      <w:r w:rsidR="001740D0" w:rsidRPr="004F0D41">
        <w:t xml:space="preserve">the </w:t>
      </w:r>
      <w:r w:rsidR="00C15EB8" w:rsidRPr="004F0D41">
        <w:t xml:space="preserve">smolt length </w:t>
      </w:r>
      <w:r w:rsidR="001740D0" w:rsidRPr="004F0D41">
        <w:t xml:space="preserve">at release </w:t>
      </w:r>
      <w:r w:rsidR="00C15EB8" w:rsidRPr="004F0D41">
        <w:t xml:space="preserve">from </w:t>
      </w:r>
      <w:r w:rsidR="00EA0884" w:rsidRPr="004F0D41">
        <w:t>95 mm to 6</w:t>
      </w:r>
      <w:r w:rsidR="00C15EB8" w:rsidRPr="004F0D41">
        <w:t>0 mm</w:t>
      </w:r>
      <w:r w:rsidR="009E13CD" w:rsidRPr="004F0D41">
        <w:t>, the energy content of a smolt is reduce</w:t>
      </w:r>
      <w:r w:rsidR="004F2C4A" w:rsidRPr="004F0D41">
        <w:t>d</w:t>
      </w:r>
      <w:r w:rsidR="009E13CD" w:rsidRPr="004F0D41">
        <w:t xml:space="preserve"> by 75%</w:t>
      </w:r>
      <w:r w:rsidR="004F2C4A" w:rsidRPr="004F0D41">
        <w:t xml:space="preserve">, and therefore the </w:t>
      </w:r>
      <w:r w:rsidR="009E13CD" w:rsidRPr="004F0D41">
        <w:t>number of smolts need</w:t>
      </w:r>
      <w:r w:rsidRPr="004F0D41">
        <w:t>ed</w:t>
      </w:r>
      <w:r w:rsidR="009E13CD" w:rsidRPr="004F0D41">
        <w:t xml:space="preserve"> to meet the energy demands </w:t>
      </w:r>
      <w:r w:rsidR="004F2C4A" w:rsidRPr="004F0D41">
        <w:t>of a predator is increased by a factor of four.</w:t>
      </w:r>
      <w:r w:rsidR="004F2C4A" w:rsidRPr="000B683B">
        <w:rPr>
          <w:highlight w:val="yellow"/>
        </w:rPr>
        <w:t xml:space="preserve"> </w:t>
      </w:r>
    </w:p>
    <w:p w14:paraId="19AE5AF6" w14:textId="77777777" w:rsidR="005455AE" w:rsidRPr="00D40E2C" w:rsidRDefault="00EF77A7" w:rsidP="002D7FF6">
      <w:pPr>
        <w:pStyle w:val="Heading1"/>
      </w:pPr>
      <w:bookmarkStart w:id="23" w:name="future-research"/>
      <w:bookmarkEnd w:id="23"/>
      <w:r w:rsidRPr="00D40E2C">
        <w:t>Future research</w:t>
      </w:r>
    </w:p>
    <w:p w14:paraId="17E06BFF" w14:textId="66FE38A2" w:rsidR="000E0602" w:rsidRDefault="00EF77A7" w:rsidP="003B01A2">
      <w:r>
        <w:t xml:space="preserve">This analysis represents a bioenergetics model within a </w:t>
      </w:r>
      <w:r w:rsidR="00596B9A">
        <w:t xml:space="preserve">portion of the range of </w:t>
      </w:r>
      <w:r>
        <w:t>Chinook salmon</w:t>
      </w:r>
      <w:r w:rsidR="00596B9A">
        <w:t xml:space="preserve"> from Puget Sound</w:t>
      </w:r>
      <w:r>
        <w:t xml:space="preserve">. Puget Sound harbor seals </w:t>
      </w:r>
      <w:r w:rsidR="00DC1CEA">
        <w:t>may be one cause of</w:t>
      </w:r>
      <w:r>
        <w:t xml:space="preserve"> the steep drop in the survival of local Chinook </w:t>
      </w:r>
      <w:r w:rsidR="00DC1CEA">
        <w:t xml:space="preserve">salmon </w:t>
      </w:r>
      <w:r>
        <w:t xml:space="preserve">stocks, </w:t>
      </w:r>
      <w:r w:rsidR="00596B9A">
        <w:t xml:space="preserve">but </w:t>
      </w:r>
      <w:r>
        <w:t>other predator populations</w:t>
      </w:r>
      <w:r w:rsidR="00DC1CEA">
        <w:t xml:space="preserve"> may also consume substantial numbers of salmon</w:t>
      </w:r>
      <w:r>
        <w:t xml:space="preserve">. </w:t>
      </w:r>
      <w:r w:rsidR="00596B9A">
        <w:t>Juvenile Chinook salmon from Puget Sound generally migrate north in the Northeast Pacific</w:t>
      </w:r>
      <w:r w:rsidR="00153AA6">
        <w:t xml:space="preserve"> to Alaska</w:t>
      </w:r>
      <w:r w:rsidR="00596B9A">
        <w:t xml:space="preserve">, where they may encounter a wide range of other sources of mortality. The harbor seal population in southern British Columbia, for example, is thought to be much larger than that of Puget Sound </w:t>
      </w:r>
      <w:r w:rsidR="00D33239">
        <w:fldChar w:fldCharType="begin"/>
      </w:r>
      <w:r w:rsidR="00D33239">
        <w:instrText xml:space="preserve"> ADDIN ZOTERO_ITEM CSL_CITATION {"citationID":"2oij614mo4","properties":{"formattedCitation":"{\\rtf ({\\i{}Population assessment Pacific harbour seal ( Phoba vitulina Richardsi)} 2010)}","plainCitation":"(Population assessment Pacific harbour seal ( Phoba vitulina Richardsi) 2010)"},"citationItems":[{"id":894,"uris":["http://zotero.org/users/local/DW6AEAS0/items/PGBZ3CSQ"],"uri":["http://zotero.org/users/local/DW6AEAS0/items/PGBZ3CSQ"],"itemData":{"id":894,"type":"report","title":"Population assessment Pacific harbour seal ( Phoba vitulina Richardsi)","publisher":"Fisheries and Oceans Canada","publisher-place":"Pacific Region","event-place":"Pacific Region","URL":"https://www.google.com/search?q=DFO+harbor+seal+assessment&amp;ie=utf-8&amp;oe=utf-8","issued":{"date-parts":[["2010",1]]},"accessed":{"date-parts":[["2016",3,13]]}}}],"schema":"https://github.com/citation-style-language/schema/raw/master/csl-citation.json"} </w:instrText>
      </w:r>
      <w:r w:rsidR="00D33239">
        <w:fldChar w:fldCharType="separate"/>
      </w:r>
      <w:r w:rsidR="00D33239" w:rsidRPr="000B683B">
        <w:t>(</w:t>
      </w:r>
      <w:r w:rsidR="00D33239" w:rsidRPr="000B683B">
        <w:rPr>
          <w:iCs/>
        </w:rPr>
        <w:t>Population assessment Pacific harbour seal</w:t>
      </w:r>
      <w:r w:rsidR="00D33239" w:rsidRPr="000B683B">
        <w:rPr>
          <w:i/>
          <w:iCs/>
        </w:rPr>
        <w:t xml:space="preserve"> </w:t>
      </w:r>
      <w:r w:rsidR="00D33239" w:rsidRPr="000B683B">
        <w:rPr>
          <w:iCs/>
        </w:rPr>
        <w:t>(</w:t>
      </w:r>
      <w:r w:rsidR="00D33239" w:rsidRPr="000B683B">
        <w:rPr>
          <w:i/>
          <w:iCs/>
        </w:rPr>
        <w:t xml:space="preserve">Phoba </w:t>
      </w:r>
      <w:r w:rsidR="00D33239" w:rsidRPr="000B683B">
        <w:rPr>
          <w:i/>
          <w:iCs/>
        </w:rPr>
        <w:lastRenderedPageBreak/>
        <w:t>vitulina Richardsi</w:t>
      </w:r>
      <w:r w:rsidR="00D33239" w:rsidRPr="000B683B">
        <w:rPr>
          <w:iCs/>
        </w:rPr>
        <w:t>)</w:t>
      </w:r>
      <w:r w:rsidR="00D33239" w:rsidRPr="000B683B">
        <w:t xml:space="preserve"> 2010)</w:t>
      </w:r>
      <w:r w:rsidR="00D33239">
        <w:fldChar w:fldCharType="end"/>
      </w:r>
      <w:r w:rsidR="00153AA6">
        <w:t>. Further</w:t>
      </w:r>
      <w:r w:rsidR="00053F30">
        <w:t>more</w:t>
      </w:r>
      <w:r w:rsidR="00153AA6">
        <w:t xml:space="preserve">, there are </w:t>
      </w:r>
      <w:r>
        <w:t>other populations of salmon-eating killer whale</w:t>
      </w:r>
      <w:r w:rsidR="00DC1CEA">
        <w:t>s</w:t>
      </w:r>
      <w:r>
        <w:t xml:space="preserve"> </w:t>
      </w:r>
      <w:r w:rsidR="00153AA6">
        <w:t>that inhabit</w:t>
      </w:r>
      <w:r>
        <w:t xml:space="preserve"> the inland waters of southern British Columbia and southeast Alaska. </w:t>
      </w:r>
      <w:r w:rsidR="00153AA6">
        <w:t>These northern populations of killer whales are also increasing in abundance</w:t>
      </w:r>
      <w:r>
        <w:t xml:space="preserve"> </w:t>
      </w:r>
      <w:r w:rsidR="00146A9D">
        <w:t xml:space="preserve">and </w:t>
      </w:r>
      <w:r>
        <w:t>could be a</w:t>
      </w:r>
      <w:r w:rsidR="00153AA6">
        <w:t xml:space="preserve">n increasing </w:t>
      </w:r>
      <w:r>
        <w:t xml:space="preserve">source of mortality </w:t>
      </w:r>
      <w:r w:rsidR="00153AA6">
        <w:t>for</w:t>
      </w:r>
      <w:r>
        <w:t xml:space="preserve"> Chinook </w:t>
      </w:r>
      <w:r w:rsidR="00053F30">
        <w:t xml:space="preserve">salmon </w:t>
      </w:r>
      <w:r w:rsidR="00153AA6">
        <w:t>originating from more southern rivers</w:t>
      </w:r>
      <w:r>
        <w:t>. The California sea lion range does not extend north of Puget Sound</w:t>
      </w:r>
      <w:r w:rsidR="00484D1D">
        <w:t xml:space="preserve">, thus </w:t>
      </w:r>
      <w:r>
        <w:t xml:space="preserve">they </w:t>
      </w:r>
      <w:r w:rsidR="00484D1D">
        <w:t xml:space="preserve">are </w:t>
      </w:r>
      <w:r>
        <w:t xml:space="preserve">unlikely to be an additional source of mortality, but the southeast Alaska Steller sea lions population has increased to ~50,000 individuals since 1979 and could provide a significant source predation based on the diet fractions of Tollit et al. </w:t>
      </w:r>
      <w:r w:rsidR="00BC03E9">
        <w:fldChar w:fldCharType="begin"/>
      </w:r>
      <w:r w:rsidR="00BC03E9">
        <w:instrText xml:space="preserve"> ADDIN ZOTERO_ITEM CSL_CITATION {"citationID":"1ot7klqldm","properties":{"formattedCitation":"(2015)","plainCitation":"(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uppress-author":true}],"schema":"https://github.com/citation-style-language/schema/raw/master/csl-citation.json"} </w:instrText>
      </w:r>
      <w:r w:rsidR="00BC03E9">
        <w:fldChar w:fldCharType="separate"/>
      </w:r>
      <w:r w:rsidR="00BC03E9" w:rsidRPr="00BC03E9">
        <w:t>(2015)</w:t>
      </w:r>
      <w:r w:rsidR="00BC03E9">
        <w:fldChar w:fldCharType="end"/>
      </w:r>
      <w:r>
        <w:t xml:space="preserve">. Future research </w:t>
      </w:r>
      <w:r w:rsidR="00053F30">
        <w:t>will</w:t>
      </w:r>
      <w:r>
        <w:t xml:space="preserve"> extend </w:t>
      </w:r>
      <w:r w:rsidR="00053F30">
        <w:t>our</w:t>
      </w:r>
      <w:r>
        <w:t xml:space="preserve"> analysis to include additional spatial components for the predators in the British Columbia and southeast Alaska inland waters. </w:t>
      </w:r>
      <w:r w:rsidR="00053F30">
        <w:t>This will necessitate a</w:t>
      </w:r>
      <w:r>
        <w:t xml:space="preserve"> salmon migration model to determine the temporal-spatial overlap of Puget Sound Chinook with predators in northern </w:t>
      </w:r>
      <w:r w:rsidR="00053F30">
        <w:t xml:space="preserve">regions. </w:t>
      </w:r>
    </w:p>
    <w:p w14:paraId="62690D2B" w14:textId="77777777" w:rsidR="005455AE" w:rsidRPr="00D40E2C" w:rsidRDefault="00EF77A7" w:rsidP="002D7FF6">
      <w:pPr>
        <w:pStyle w:val="Heading1"/>
      </w:pPr>
      <w:bookmarkStart w:id="24" w:name="conclusion"/>
      <w:bookmarkEnd w:id="24"/>
      <w:r w:rsidRPr="00D40E2C">
        <w:t>Conclusion</w:t>
      </w:r>
    </w:p>
    <w:p w14:paraId="732B27F9" w14:textId="2F863124" w:rsidR="005455AE" w:rsidRDefault="00EF77A7" w:rsidP="003B01A2">
      <w:r>
        <w:t xml:space="preserve">This study concludes that based on bioenergetics modeling, </w:t>
      </w:r>
      <w:r w:rsidR="001841F4">
        <w:t xml:space="preserve">the relative impacts of different marine mammal predators on Chinook salmon has changed since the passage of the Marine Mammal Protection Act (1972). More recently, some of these changes indicate that predation in general (and specifically </w:t>
      </w:r>
      <w:r w:rsidR="00974E7A">
        <w:t xml:space="preserve">due to </w:t>
      </w:r>
      <w:r w:rsidR="001841F4">
        <w:t>harbor seals) may be having an adverse</w:t>
      </w:r>
      <w:r>
        <w:t xml:space="preserve"> impact on Chinook salmon </w:t>
      </w:r>
      <w:r w:rsidR="001841F4">
        <w:t xml:space="preserve">runs </w:t>
      </w:r>
      <w:r>
        <w:t xml:space="preserve">within Puget Sound. </w:t>
      </w:r>
      <w:r w:rsidR="00D70B92">
        <w:t>L</w:t>
      </w:r>
      <w:r w:rsidR="001841F4">
        <w:t xml:space="preserve">arge </w:t>
      </w:r>
      <w:r>
        <w:t>increase</w:t>
      </w:r>
      <w:r w:rsidR="00146A9D">
        <w:t>s</w:t>
      </w:r>
      <w:r>
        <w:t xml:space="preserve"> in harbor seal predation on smolts ha</w:t>
      </w:r>
      <w:r w:rsidR="00974E7A">
        <w:t>ve</w:t>
      </w:r>
      <w:r>
        <w:t xml:space="preserve"> potential impacts that are larger than either the commercial and recreational fisheries, or </w:t>
      </w:r>
      <w:r w:rsidR="0022331C">
        <w:t>predation by</w:t>
      </w:r>
      <w:r>
        <w:t xml:space="preserve"> </w:t>
      </w:r>
      <w:r w:rsidR="0022331C">
        <w:t xml:space="preserve">endangered Southern Resident </w:t>
      </w:r>
      <w:r>
        <w:t>killer whale</w:t>
      </w:r>
      <w:r w:rsidR="0022331C">
        <w:t>s</w:t>
      </w:r>
      <w:r>
        <w:t xml:space="preserve">. </w:t>
      </w:r>
      <w:r w:rsidR="00D70B92">
        <w:t xml:space="preserve">Sea lions </w:t>
      </w:r>
      <w:r w:rsidR="00146A9D">
        <w:t>also consum</w:t>
      </w:r>
      <w:r w:rsidR="00974E7A">
        <w:t>e</w:t>
      </w:r>
      <w:r w:rsidR="00D70B92">
        <w:t xml:space="preserve"> smolts; </w:t>
      </w:r>
      <w:r w:rsidR="00D70B92">
        <w:lastRenderedPageBreak/>
        <w:t xml:space="preserve">however, these impacts are low compared to </w:t>
      </w:r>
      <w:r w:rsidR="00974E7A">
        <w:t xml:space="preserve">those from </w:t>
      </w:r>
      <w:r w:rsidR="00D70B92">
        <w:t xml:space="preserve">harbor seals.  </w:t>
      </w:r>
      <w:r>
        <w:t xml:space="preserve">Our model only examines </w:t>
      </w:r>
      <w:r w:rsidR="00146A9D">
        <w:t xml:space="preserve">a subset of </w:t>
      </w:r>
      <w:r>
        <w:t xml:space="preserve">predators within </w:t>
      </w:r>
      <w:r w:rsidR="0022331C">
        <w:t>Puget Sound inland wat</w:t>
      </w:r>
      <w:r w:rsidR="00D10CD3">
        <w:t>e</w:t>
      </w:r>
      <w:r w:rsidR="0022331C">
        <w:t>rs</w:t>
      </w:r>
      <w:r>
        <w:t xml:space="preserve"> and assumes their consumption is derived from only Puget Sound Chinook stocks. In reality the Chinook salmon </w:t>
      </w:r>
      <w:r w:rsidR="0022331C">
        <w:t>in inland</w:t>
      </w:r>
      <w:r>
        <w:t xml:space="preserve"> waters are a mixt</w:t>
      </w:r>
      <w:r w:rsidR="00391FAE">
        <w:t>u</w:t>
      </w:r>
      <w:r>
        <w:t>re of US and Canadian stocks, and the marine mammals predator</w:t>
      </w:r>
      <w:r w:rsidR="0022331C">
        <w:t>s</w:t>
      </w:r>
      <w:r>
        <w:t xml:space="preserve"> </w:t>
      </w:r>
      <w:r w:rsidR="0022331C">
        <w:t xml:space="preserve">on the outer coast (from California to Alaska) may also be </w:t>
      </w:r>
      <w:r>
        <w:t>impact</w:t>
      </w:r>
      <w:r w:rsidR="0022331C">
        <w:t>ing</w:t>
      </w:r>
      <w:r>
        <w:t xml:space="preserve"> </w:t>
      </w:r>
      <w:r w:rsidR="0022331C">
        <w:t>these</w:t>
      </w:r>
      <w:r>
        <w:t xml:space="preserve"> US Chinook stocks. </w:t>
      </w:r>
      <w:r w:rsidR="00146A9D">
        <w:t xml:space="preserve">Further, there are other potential predators (harbor porpoise, cormorants) that are not included in our modeling efforts. </w:t>
      </w:r>
      <w:r>
        <w:t xml:space="preserve">We believe this research is a valuable step toward decoupling the mechanisms that lead toward </w:t>
      </w:r>
      <w:r w:rsidR="00974E7A">
        <w:t xml:space="preserve">trends in </w:t>
      </w:r>
      <w:r>
        <w:t>marine survival in endangered Chinook salmon</w:t>
      </w:r>
      <w:r w:rsidR="0022331C">
        <w:t>, and provide</w:t>
      </w:r>
      <w:r w:rsidR="00974E7A">
        <w:t>s</w:t>
      </w:r>
      <w:r w:rsidR="0022331C">
        <w:t xml:space="preserve"> a framework for coast-wide </w:t>
      </w:r>
      <w:r w:rsidR="00974E7A">
        <w:t xml:space="preserve">understanding of </w:t>
      </w:r>
      <w:r w:rsidR="0022331C">
        <w:t>predation</w:t>
      </w:r>
      <w:r w:rsidR="00974E7A">
        <w:t xml:space="preserve"> impacts on Chinook salmon</w:t>
      </w:r>
      <w:r>
        <w:t>.</w:t>
      </w:r>
    </w:p>
    <w:p w14:paraId="1F13E4DF" w14:textId="77777777" w:rsidR="0086455D" w:rsidRDefault="0086455D" w:rsidP="00A44121">
      <w:pPr>
        <w:pStyle w:val="Heading1"/>
      </w:pPr>
      <w:r>
        <w:t>References</w:t>
      </w:r>
    </w:p>
    <w:p w14:paraId="5C983FB2" w14:textId="77777777" w:rsidR="00CD5823" w:rsidRDefault="0086455D" w:rsidP="00CD5823">
      <w:pPr>
        <w:pStyle w:val="Bibliography"/>
      </w:pPr>
      <w:r>
        <w:fldChar w:fldCharType="begin"/>
      </w:r>
      <w:r w:rsidR="00BA31F1">
        <w:instrText xml:space="preserve"> ADDIN ZOTERO_BIBL {"custom":[]} CSL_BIBLIOGRAPHY </w:instrText>
      </w:r>
      <w:r>
        <w:fldChar w:fldCharType="separate"/>
      </w:r>
      <w:r w:rsidR="00CD5823">
        <w:t>Act, E.S. 1997. Review of the Status of Chinook Salmon (Oncorhynchus tshawytscha) from Washington, Oregon. Available from http://spfgtsn.krisweb.com/biblio/gen_nmfs_myersetal_1998_tm35chinook.pdf [accessed 13 March 2016].</w:t>
      </w:r>
    </w:p>
    <w:p w14:paraId="57D06887" w14:textId="77777777" w:rsidR="00CD5823" w:rsidRDefault="00CD5823" w:rsidP="00CD5823">
      <w:pPr>
        <w:pStyle w:val="Bibliography"/>
      </w:pPr>
      <w:r>
        <w:t>Argue, A.W. 1983. Strait of Georgia chinook and coho fishery. Dept. of Fisheries and Oceans. Available from http://agris.fao.org/agris-search/search.do?recordID=US201300358949 [accessed 13 March 2016].</w:t>
      </w:r>
    </w:p>
    <w:p w14:paraId="7146ED37" w14:textId="77777777" w:rsidR="00CD5823" w:rsidRDefault="00CD5823" w:rsidP="00CD5823">
      <w:pPr>
        <w:pStyle w:val="Bibliography"/>
      </w:pPr>
      <w:r>
        <w:t xml:space="preserve">Battin, J., Wiley, M.W., Ruckelshaus, M.H., Palmer, R.N., Korb, E., Bartz, K.K., and Imaki, H. 2007. Projected impacts of climate change on salmon habitat restoration. Proc. Natl. Acad. Sci. </w:t>
      </w:r>
      <w:r>
        <w:rPr>
          <w:b/>
          <w:bCs/>
        </w:rPr>
        <w:t>104</w:t>
      </w:r>
      <w:r>
        <w:t>(16): 6720–6725.</w:t>
      </w:r>
    </w:p>
    <w:p w14:paraId="49073F95" w14:textId="77777777" w:rsidR="00CD5823" w:rsidRDefault="00CD5823" w:rsidP="00CD5823">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361F007C" w14:textId="77777777" w:rsidR="00CD5823" w:rsidRDefault="00CD5823" w:rsidP="00CD5823">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w:t>
      </w:r>
      <w:r>
        <w:lastRenderedPageBreak/>
        <w:t>ons/Beauchamp%20%20Duffy%202011%20Chinook%20Growth%20%20Survival-PSC%20Rept-1.pdf [accessed 13 March 2016].</w:t>
      </w:r>
    </w:p>
    <w:p w14:paraId="5E626837" w14:textId="77777777" w:rsidR="00CD5823" w:rsidRDefault="00CD5823" w:rsidP="00CD5823">
      <w:pPr>
        <w:pStyle w:val="Bibliography"/>
      </w:pPr>
      <w:r>
        <w:t>Bigg, M.A. 1969. The harbour seal in British Columbia. Fisheries Research Board of Canada Ottawa. Available from http://library.wur.nl/WebQuery/clc/409938 [accessed 13 March 2016].</w:t>
      </w:r>
    </w:p>
    <w:p w14:paraId="0044F7A7" w14:textId="77777777" w:rsidR="00CD5823" w:rsidRDefault="00CD5823" w:rsidP="00CD5823">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70DD63D5" w14:textId="77777777" w:rsidR="00CD5823" w:rsidRDefault="00CD5823" w:rsidP="00CD5823">
      <w:pPr>
        <w:pStyle w:val="Bibliography"/>
      </w:pPr>
      <w:r>
        <w:t xml:space="preserve">Burek, K.A., Gulland, F.M., and O’Hara, T.M. 2008. Effects of climate change on Arctic marine mammal health. Ecol. Appl. </w:t>
      </w:r>
      <w:r>
        <w:rPr>
          <w:b/>
          <w:bCs/>
        </w:rPr>
        <w:t>18</w:t>
      </w:r>
      <w:r>
        <w:t>(sp2): S126–S134.</w:t>
      </w:r>
    </w:p>
    <w:p w14:paraId="784BDBFC" w14:textId="77777777" w:rsidR="00CD5823" w:rsidRDefault="00CD5823" w:rsidP="00CD5823">
      <w:pPr>
        <w:pStyle w:val="Bibliography"/>
      </w:pPr>
      <w:r>
        <w:t xml:space="preserve">Butler, J.R., Middlemas, S.J., Graham, I.M., Thompson, P.M., and Armstrong, J.D. 2006. Modelling the impacts of removing seal predation from Atlantic salmon, Salmo salar, rivers in Scotland: a tool for targeting conflict resolution. Fish. Manag. Ecol. </w:t>
      </w:r>
      <w:r>
        <w:rPr>
          <w:b/>
          <w:bCs/>
        </w:rPr>
        <w:t>13</w:t>
      </w:r>
      <w:r>
        <w:t>(5): 285–291.</w:t>
      </w:r>
    </w:p>
    <w:p w14:paraId="114359A5" w14:textId="77777777" w:rsidR="00CD5823" w:rsidRDefault="00CD5823" w:rsidP="00CD5823">
      <w:pPr>
        <w:pStyle w:val="Bibliography"/>
      </w:pPr>
      <w:r>
        <w:t>Center for Whale Research - Study of Southern Resident Killer Whales. 2016. Available from http://www.whaleresearch.com/ [accessed 13 March 2016].</w:t>
      </w:r>
    </w:p>
    <w:p w14:paraId="5FD2D599" w14:textId="77777777" w:rsidR="00CD5823" w:rsidRDefault="00CD5823" w:rsidP="00CD5823">
      <w:pPr>
        <w:pStyle w:val="Bibliography"/>
      </w:pPr>
      <w:r>
        <w:t>Clemons, E., Conrad, R., Simmons, C.D., Sharma, R., Grover, A., and Yuen, H. 2006. FISHERY REGULATION ASSESSMENT MODEL (FRAM). Available from http://www.pcouncil.org/bb/2006/0606/G1a_FRAM_Att_2.pdf [accessed 13 March 2016].</w:t>
      </w:r>
    </w:p>
    <w:p w14:paraId="36593370" w14:textId="77777777" w:rsidR="00CD5823" w:rsidRDefault="00CD5823" w:rsidP="00CD5823">
      <w:pPr>
        <w:pStyle w:val="Bibliography"/>
      </w:pPr>
      <w:r>
        <w:t>Comprehensive Management Plan for Puget Sound Chinook: Harvest Management Component. 2010. Puget Sound Indian Tribes &amp; Washington Department of Fish and Wildlife, Olympia, WA.</w:t>
      </w:r>
    </w:p>
    <w:p w14:paraId="171715E6" w14:textId="77777777" w:rsidR="00CD5823" w:rsidRDefault="00CD5823" w:rsidP="00CD5823">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6BAFD399" w14:textId="77777777" w:rsidR="00CD5823" w:rsidRDefault="00CD5823" w:rsidP="00CD5823">
      <w:pPr>
        <w:pStyle w:val="Bibliography"/>
      </w:pPr>
      <w:r>
        <w:t xml:space="preserve">Everitt, R.D., Gearin, P.J., Skidmore, J.S., and DeLong, R.L. 1981. Prey items of harbor seals and California sea lions in Puget Sound, Washington. The Murrelet </w:t>
      </w:r>
      <w:r>
        <w:rPr>
          <w:b/>
          <w:bCs/>
        </w:rPr>
        <w:t>62</w:t>
      </w:r>
      <w:r>
        <w:t>(3): 83–86.</w:t>
      </w:r>
    </w:p>
    <w:p w14:paraId="53557384" w14:textId="77777777" w:rsidR="00CD5823" w:rsidRDefault="00CD5823" w:rsidP="00CD5823">
      <w:pPr>
        <w:pStyle w:val="Bibliography"/>
      </w:pPr>
      <w:r>
        <w:t xml:space="preserve">Ford, J.K., and Ellis, G.M. 2006. Selective foraging by fish-eating killer whales Orcinus orca in British Columbia. Mar. Ecol. Prog. Ser. </w:t>
      </w:r>
      <w:r>
        <w:rPr>
          <w:b/>
          <w:bCs/>
        </w:rPr>
        <w:t>316</w:t>
      </w:r>
      <w:r>
        <w:t>: 185–199.</w:t>
      </w:r>
    </w:p>
    <w:p w14:paraId="103D6E31" w14:textId="77777777" w:rsidR="00CD5823" w:rsidRDefault="00CD5823" w:rsidP="00CD5823">
      <w:pPr>
        <w:pStyle w:val="Bibliography"/>
      </w:pPr>
      <w:r>
        <w:t xml:space="preserve">Ford, J.K., Ellis, G.M., Barrett-Lennard, L.G., Morton, A.B., Palm, R.S., and Balcomb III, K.C. 1998a. Dietary specialization in two sympatric populations of killer whales (Orcinus orca) in coastal British Columbia and adjacent waters. Can. J. Zool. </w:t>
      </w:r>
      <w:r>
        <w:rPr>
          <w:b/>
          <w:bCs/>
        </w:rPr>
        <w:t>76</w:t>
      </w:r>
      <w:r>
        <w:t>(8): 1456–1471.</w:t>
      </w:r>
    </w:p>
    <w:p w14:paraId="1FB8FC1C" w14:textId="77777777" w:rsidR="00CD5823" w:rsidRDefault="00CD5823" w:rsidP="00CD5823">
      <w:pPr>
        <w:pStyle w:val="Bibliography"/>
      </w:pPr>
      <w:r>
        <w:lastRenderedPageBreak/>
        <w:t xml:space="preserve">Ford, J.K., Ellis, G.M., Barrett-Lennard, L.G., Morton, A.B., Palm, R.S., and Balcomb III, K.C. 1998b. Dietary specialization in two sympatric populations of killer whales (Orcinus orca) in coastal British Columbia and adjacent waters. Can. J. Zool. </w:t>
      </w:r>
      <w:r>
        <w:rPr>
          <w:b/>
          <w:bCs/>
        </w:rPr>
        <w:t>76</w:t>
      </w:r>
      <w:r>
        <w:t>(8): 1456–1471.</w:t>
      </w:r>
    </w:p>
    <w:p w14:paraId="16AC7B64" w14:textId="77777777" w:rsidR="00CD5823" w:rsidRDefault="00CD5823" w:rsidP="00CD5823">
      <w:pPr>
        <w:pStyle w:val="Bibliography"/>
      </w:pPr>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p>
    <w:p w14:paraId="72066E29" w14:textId="77777777" w:rsidR="00CD5823" w:rsidRDefault="00CD5823" w:rsidP="00CD5823">
      <w:pPr>
        <w:pStyle w:val="Bibliography"/>
      </w:pPr>
      <w:r>
        <w:t>Fox, W.W., Delong, B., Dygert, P., Foley, S., Gearin, P., Jeffries, S., and Scordino, J. 1996. Environmental assessment on conditions for lethal removal of California sea lions at the Ballard Locks to protect winter steelhead (Supplement). NOAA NMFS Seattle Wash.</w:t>
      </w:r>
    </w:p>
    <w:p w14:paraId="7BBD1BFE" w14:textId="77777777" w:rsidR="00CD5823" w:rsidRDefault="00CD5823" w:rsidP="00CD5823">
      <w:pPr>
        <w:pStyle w:val="Bibliography"/>
      </w:pPr>
      <w:r>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20E7DE47" w14:textId="77777777" w:rsidR="00CD5823" w:rsidRDefault="00CD5823" w:rsidP="00CD5823">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7A471F22" w14:textId="77777777" w:rsidR="00CD5823" w:rsidRDefault="00CD5823" w:rsidP="00CD5823">
      <w:pPr>
        <w:pStyle w:val="Bibliography"/>
      </w:pPr>
      <w:r>
        <w:t xml:space="preserve">Hocking, M.D., and Reynolds, J.D. 2011. Impacts of salmon on riparian plant diversity. Science </w:t>
      </w:r>
      <w:r>
        <w:rPr>
          <w:b/>
          <w:bCs/>
        </w:rPr>
        <w:t>331</w:t>
      </w:r>
      <w:r>
        <w:t>(6024): 1609–1612.</w:t>
      </w:r>
    </w:p>
    <w:p w14:paraId="15825749" w14:textId="77777777" w:rsidR="00CD5823" w:rsidRDefault="00CD5823" w:rsidP="00CD5823">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445B4FC7" w14:textId="77777777" w:rsidR="00CD5823" w:rsidRDefault="00CD5823" w:rsidP="00CD5823">
      <w:pPr>
        <w:pStyle w:val="Bibliography"/>
      </w:pPr>
      <w:r>
        <w:t xml:space="preserve">Holmes, E.E., Ward, E.J., and Wills, K. 2012. Marss: Multivariate autoregressive state-space models for analyzing time-series data. R J. </w:t>
      </w:r>
      <w:r>
        <w:rPr>
          <w:b/>
          <w:bCs/>
        </w:rPr>
        <w:t>4</w:t>
      </w:r>
      <w:r>
        <w:t>: 11–19.</w:t>
      </w:r>
    </w:p>
    <w:p w14:paraId="7E107156" w14:textId="77777777" w:rsidR="00CD5823" w:rsidRDefault="00CD5823" w:rsidP="00CD5823">
      <w:pPr>
        <w:pStyle w:val="Bibliography"/>
      </w:pPr>
      <w:r>
        <w:t xml:space="preserve">Howard, S., Lance, M.M., Jeffries, S.J., and Acevedo-Gutiérrez, A. 2013. Fish consumption by harbor seals (Phoca vitulina) in the San Juan Islands, Washington. Fish. Bull. </w:t>
      </w:r>
      <w:r>
        <w:rPr>
          <w:b/>
          <w:bCs/>
        </w:rPr>
        <w:t>111</w:t>
      </w:r>
      <w:r>
        <w:t>(1): 27.</w:t>
      </w:r>
    </w:p>
    <w:p w14:paraId="57D8ED99" w14:textId="77777777" w:rsidR="00CD5823" w:rsidRDefault="00CD5823" w:rsidP="00CD5823">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381FDC13" w14:textId="77777777" w:rsidR="00CD5823" w:rsidRDefault="00CD5823" w:rsidP="00CD5823">
      <w:pPr>
        <w:pStyle w:val="Bibliography"/>
      </w:pPr>
      <w:r>
        <w:t xml:space="preserve">Hunter, C.M., Caswell, H., Runge, M.C., Regehr, E.V., Amstrup, S.C., and Stirling, I. 2010. Climate change threatens polar bear populations: a stochastic demographic analysis. Ecology </w:t>
      </w:r>
      <w:r>
        <w:rPr>
          <w:b/>
          <w:bCs/>
        </w:rPr>
        <w:t>91</w:t>
      </w:r>
      <w:r>
        <w:t>(10): 2883–2897.</w:t>
      </w:r>
    </w:p>
    <w:p w14:paraId="394AA868" w14:textId="77777777" w:rsidR="00CD5823" w:rsidRDefault="00CD5823" w:rsidP="00CD5823">
      <w:pPr>
        <w:pStyle w:val="Bibliography"/>
      </w:pPr>
      <w:r>
        <w:lastRenderedPageBreak/>
        <w:t>Jeffe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002B8004" w14:textId="77777777" w:rsidR="00CD5823" w:rsidRDefault="00CD5823" w:rsidP="00CD5823">
      <w:pPr>
        <w:pStyle w:val="Bibliography"/>
      </w:pPr>
      <w:r>
        <w:t>Jeffries, S., Huber, H., Calambokidis, J., and Laake, J. 2003. Trends and status of harbor seals in Washington State: 1978-1999. J. Wildl. Manag.: 207–218.</w:t>
      </w:r>
    </w:p>
    <w:p w14:paraId="1FDAD1F4" w14:textId="77777777" w:rsidR="00CD5823" w:rsidRDefault="00CD5823" w:rsidP="00CD5823">
      <w:pPr>
        <w:pStyle w:val="Bibliography"/>
      </w:pPr>
      <w:r>
        <w:t xml:space="preserve">Kareiva, P., Marvier, M., and McClure, M. 2000. Recovery and management options for spring/summer chinook salmon in the Columbia River Basin. Science </w:t>
      </w:r>
      <w:r>
        <w:rPr>
          <w:b/>
          <w:bCs/>
        </w:rPr>
        <w:t>290</w:t>
      </w:r>
      <w:r>
        <w:t>(5493): 977–979.</w:t>
      </w:r>
    </w:p>
    <w:p w14:paraId="28B52F79" w14:textId="77777777" w:rsidR="00CD5823" w:rsidRDefault="00CD5823" w:rsidP="00CD5823">
      <w:pPr>
        <w:pStyle w:val="Bibliography"/>
      </w:pPr>
      <w:r>
        <w:t>Kleiber, M. 1975. The fire of life. Robert E. Kreiger N. Y.</w:t>
      </w:r>
    </w:p>
    <w:p w14:paraId="49EAEECD" w14:textId="77777777" w:rsidR="00CD5823" w:rsidRDefault="00CD5823" w:rsidP="00CD5823">
      <w:pPr>
        <w:pStyle w:val="Bibliography"/>
      </w:pPr>
      <w:r>
        <w:t>Lance, M.M., and Jeffries, S.J. 2007. Temporal and spatial variability of harbor seal diet in the San Juan Island archipelago. Contract Rep. SeaDoc Soc. Res. Agreem. (K004431-25).</w:t>
      </w:r>
    </w:p>
    <w:p w14:paraId="54D81101" w14:textId="77777777" w:rsidR="00CD5823" w:rsidRDefault="00CD5823" w:rsidP="00CD5823">
      <w:pPr>
        <w:pStyle w:val="Bibliography"/>
      </w:pPr>
      <w:r>
        <w:t xml:space="preserve">Luxa, K., and Acevedo-Guti/’errez, A. 2013. Food habits of harbor seals (Phoca vitulina) in two estuaries in the central Salish Sea. Aquat. Mamm. </w:t>
      </w:r>
      <w:r>
        <w:rPr>
          <w:b/>
          <w:bCs/>
        </w:rPr>
        <w:t>39</w:t>
      </w:r>
      <w:r>
        <w:t>(1): 10–22.</w:t>
      </w:r>
    </w:p>
    <w:p w14:paraId="001127BD" w14:textId="77777777" w:rsidR="00CD5823" w:rsidRDefault="00CD5823" w:rsidP="00CD5823">
      <w:pPr>
        <w:pStyle w:val="Bibliography"/>
      </w:pPr>
      <w:r>
        <w:t xml:space="preserve">Magera, A.M., Flemming, J.E.M., Kaschner, K., Christensen, L.B., and Lotze, H.K. 2013. Recovery trends in marine mammal populations. PloS One </w:t>
      </w:r>
      <w:r>
        <w:rPr>
          <w:b/>
          <w:bCs/>
        </w:rPr>
        <w:t>8</w:t>
      </w:r>
      <w:r>
        <w:t>(10): e77908.</w:t>
      </w:r>
    </w:p>
    <w:p w14:paraId="2D2E1F01" w14:textId="77777777" w:rsidR="00CD5823" w:rsidRDefault="00CD5823" w:rsidP="00CD5823">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5D683CAF" w14:textId="77777777" w:rsidR="00CD5823" w:rsidRDefault="00CD5823" w:rsidP="00CD5823">
      <w:pPr>
        <w:pStyle w:val="Bibliography"/>
      </w:pPr>
      <w:r>
        <w:t>Marshall, K.N., Stier, A.C., Samhouri, J.F., Kelly, R.P., and Ward, E.J. 2015. Conservation challenges of predator recovery. Conserv. Lett. Available from http://onlinelibrary.wiley.com/doi/10.1111/conl.12186/full [accessed 12 March 2016].</w:t>
      </w:r>
    </w:p>
    <w:p w14:paraId="02ECEC74" w14:textId="77777777" w:rsidR="00CD5823" w:rsidRDefault="00CD5823" w:rsidP="00CD5823">
      <w:pPr>
        <w:pStyle w:val="Bibliography"/>
      </w:pPr>
      <w:r>
        <w:t>Mathisen, O.A., and Lopp, R.J. 1963. Photographic census of the Steller sea lion herds in Alaska, 1956-58. US Department of Interior, Fish and Wildlife Service.</w:t>
      </w:r>
    </w:p>
    <w:p w14:paraId="5637E0AD" w14:textId="77777777" w:rsidR="00CD5823" w:rsidRDefault="00CD5823" w:rsidP="00CD5823">
      <w:pPr>
        <w:pStyle w:val="Bibliography"/>
      </w:pPr>
      <w:r>
        <w:t xml:space="preserve">Mohn, R., and Bowen, W.D. 1996. Grey seal predation on the eastern Scotian Shelf: modelling the impact on Atlantic cod. Can. J. Fish. Aquat. Sci. </w:t>
      </w:r>
      <w:r>
        <w:rPr>
          <w:b/>
          <w:bCs/>
        </w:rPr>
        <w:t>53</w:t>
      </w:r>
      <w:r>
        <w:t>(12): 2722–2738.</w:t>
      </w:r>
    </w:p>
    <w:p w14:paraId="38B33214" w14:textId="77777777" w:rsidR="00CD5823" w:rsidRDefault="00CD5823" w:rsidP="00CD5823">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4D9502F4" w14:textId="77777777" w:rsidR="00CD5823" w:rsidRDefault="00CD5823" w:rsidP="00CD5823">
      <w:pPr>
        <w:pStyle w:val="Bibliography"/>
      </w:pPr>
      <w:r>
        <w:t>NMFS, N. 2015. California sea lion (Zalophus californianus):  U.S. Stock. NMFS, NOAA. Available from http://www.fisheries.noaa.gov/pr/species/mammals/sealions/california-sea-lion.html [accessed 13 March 2016].</w:t>
      </w:r>
    </w:p>
    <w:p w14:paraId="689F34BD" w14:textId="77777777" w:rsidR="00CD5823" w:rsidRDefault="00CD5823" w:rsidP="00CD5823">
      <w:pPr>
        <w:pStyle w:val="Bibliography"/>
      </w:pPr>
      <w:r>
        <w:lastRenderedPageBreak/>
        <w:t xml:space="preserve">O’Neill, S.M., Ylitalo, G.M., and West, J.E. 2014. Energy content of Pacific salmon as prey of northern and southern resident killer whales. Endanger. Species Res. </w:t>
      </w:r>
      <w:r>
        <w:rPr>
          <w:b/>
          <w:bCs/>
        </w:rPr>
        <w:t>25</w:t>
      </w:r>
      <w:r>
        <w:t>(3): 265.</w:t>
      </w:r>
    </w:p>
    <w:p w14:paraId="3EB7184B" w14:textId="77777777" w:rsidR="00CD5823" w:rsidRDefault="00CD5823" w:rsidP="00CD5823">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112BC2BA" w14:textId="77777777" w:rsidR="00CD5823" w:rsidRDefault="00CD5823" w:rsidP="00CD5823">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56DA0600" w14:textId="77777777" w:rsidR="00CD5823" w:rsidRDefault="00CD5823" w:rsidP="00CD5823">
      <w:pPr>
        <w:pStyle w:val="Bibliography"/>
      </w:pPr>
      <w:r>
        <w:t>Pearson, S. 2016, March 1. Tasks and notes - Feb 12, 9am-noon: Puget Sound Salmon predators/predation rates discussion.</w:t>
      </w:r>
    </w:p>
    <w:p w14:paraId="05252331" w14:textId="77777777" w:rsidR="00CD5823" w:rsidRDefault="00CD5823" w:rsidP="00CD5823">
      <w:pPr>
        <w:pStyle w:val="Bibliography"/>
      </w:pPr>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7CC3C592" w14:textId="77777777" w:rsidR="00CD5823" w:rsidRDefault="00CD5823" w:rsidP="00CD5823">
      <w:pPr>
        <w:pStyle w:val="Bibliography"/>
      </w:pPr>
      <w:r>
        <w:t xml:space="preserve">Pitcher, K.W., and Calkins, D.G. 1981. Reproductive biology of Steller sea lions in the Gulf of Alaska. J. Mammal. </w:t>
      </w:r>
      <w:r>
        <w:rPr>
          <w:b/>
          <w:bCs/>
        </w:rPr>
        <w:t>62</w:t>
      </w:r>
      <w:r>
        <w:t>(3): 599–605.</w:t>
      </w:r>
    </w:p>
    <w:p w14:paraId="7D7F69C5" w14:textId="77777777" w:rsidR="00CD5823" w:rsidRDefault="00CD5823" w:rsidP="00CD5823">
      <w:pPr>
        <w:pStyle w:val="Bibliography"/>
      </w:pPr>
      <w:r>
        <w:t xml:space="preserve">Plagányi, É.E., Punt, A.E., Hillary, R., Morello, E.B., Thébaud, O., Hutton, T., Pillans, R.D., Thorson, J.T., Fulton, E.A., Smith, A.D., and others. 2014. Multispecies fisheries management and conservation: tactical applications using models of intermediate complexity. Fish Fish. </w:t>
      </w:r>
      <w:r>
        <w:rPr>
          <w:b/>
          <w:bCs/>
        </w:rPr>
        <w:t>15</w:t>
      </w:r>
      <w:r>
        <w:t>(1): 1–22.</w:t>
      </w:r>
    </w:p>
    <w:p w14:paraId="1C09B4F6" w14:textId="77777777" w:rsidR="00CD5823" w:rsidRDefault="00CD5823" w:rsidP="00CD5823">
      <w:pPr>
        <w:pStyle w:val="Bibliography"/>
      </w:pPr>
      <w:r>
        <w:t>Population assessment Pacific harbour seal ( Phoba vitulina Richardsi). 2010. Fisheries and Oceans Canada, Pacific Region. Available from https://www.google.com/search?q=DFO+harbor+seal+assessment&amp;ie=utf-8&amp;oe=utf-8 [accessed 13 March 2016].</w:t>
      </w:r>
    </w:p>
    <w:p w14:paraId="3B7007BA" w14:textId="77777777" w:rsidR="00CD5823" w:rsidRDefault="00CD5823" w:rsidP="00CD5823">
      <w:pPr>
        <w:pStyle w:val="Bibliography"/>
      </w:pPr>
      <w:r>
        <w:t>Puget Sound Chinook Salmon Hatcheries. 2004. Washington Department of Fish and Wildlife &amp; Puget Sound Treaty Tribes.</w:t>
      </w:r>
    </w:p>
    <w:p w14:paraId="53E5338D" w14:textId="77777777" w:rsidR="00CD5823" w:rsidRDefault="00CD5823" w:rsidP="00CD5823">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1AF77EEB" w14:textId="77777777" w:rsidR="00CD5823" w:rsidRDefault="00CD5823" w:rsidP="00CD5823">
      <w:pPr>
        <w:pStyle w:val="Bibliography"/>
      </w:pPr>
      <w:r>
        <w:t xml:space="preserve">Rosen, D.A., and Trites, A.W. 2000. Pollock and the decline of Steller sea lions: testing the junk-food hypothesis. Can. J. Zool. </w:t>
      </w:r>
      <w:r>
        <w:rPr>
          <w:b/>
          <w:bCs/>
        </w:rPr>
        <w:t>78</w:t>
      </w:r>
      <w:r>
        <w:t>(7): 1243–1250.</w:t>
      </w:r>
    </w:p>
    <w:p w14:paraId="23CCB6EB" w14:textId="77777777" w:rsidR="00CD5823" w:rsidRDefault="00CD5823" w:rsidP="00CD5823">
      <w:pPr>
        <w:pStyle w:val="Bibliography"/>
      </w:pPr>
      <w:r>
        <w:lastRenderedPageBreak/>
        <w:t>Ruckelshaus, M.H., Levin, P., Johnson, J.B., and Kareiva, P.M. 2002. The Pacific salmon wars: what science brings to the challenge of recovering species. Annu. Rev. Ecol. Syst.: 665–706.</w:t>
      </w:r>
    </w:p>
    <w:p w14:paraId="7F921C06" w14:textId="77777777" w:rsidR="00CD5823" w:rsidRDefault="00CD5823" w:rsidP="00CD5823">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234A1D66" w14:textId="77777777" w:rsidR="00CD5823" w:rsidRDefault="00CD5823" w:rsidP="00CD5823">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6D569869" w14:textId="77777777" w:rsidR="00CD5823" w:rsidRDefault="00CD5823" w:rsidP="00CD5823">
      <w:pPr>
        <w:pStyle w:val="Bibliography"/>
      </w:pPr>
      <w:r>
        <w:t xml:space="preserve">Scheuerell, M.D., and Williams, J.G. 2005. Forecasting climate-induced changes in the survival of Snake River spring/summer Chinook salmon (Oncorhynchus tshawytscha). Fish. Oceanogr. </w:t>
      </w:r>
      <w:r>
        <w:rPr>
          <w:b/>
          <w:bCs/>
        </w:rPr>
        <w:t>14</w:t>
      </w:r>
      <w:r>
        <w:t>(6): 448–457.</w:t>
      </w:r>
    </w:p>
    <w:p w14:paraId="2E21E37D" w14:textId="77777777" w:rsidR="00CD5823" w:rsidRDefault="00CD5823" w:rsidP="00CD5823">
      <w:pPr>
        <w:pStyle w:val="Bibliography"/>
      </w:pPr>
      <w:r>
        <w:t>Scordino, J., Akmajian, A.M., and Riemer, S.D. 2014. California and Steller sea lion diets in northwest Washington, 2010-2013.</w:t>
      </w:r>
    </w:p>
    <w:p w14:paraId="65210940" w14:textId="77777777" w:rsidR="00CD5823" w:rsidRDefault="00CD5823" w:rsidP="00CD5823">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3F6CCA18" w14:textId="77777777" w:rsidR="00CD5823" w:rsidRDefault="00CD5823" w:rsidP="00CD5823">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4B91DF7F" w14:textId="77777777" w:rsidR="00CD5823" w:rsidRDefault="00CD5823" w:rsidP="00CD5823">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3637F0BE" w14:textId="77777777" w:rsidR="00CD5823" w:rsidRDefault="00CD5823" w:rsidP="00CD5823">
      <w:pPr>
        <w:pStyle w:val="Bibliography"/>
      </w:pPr>
      <w:r>
        <w:t xml:space="preserve">Temte, J.L. 1991. Precise birth timing in captive harbor seals (Phoca vitulina) and California sea lions (Zalophus californianus). Mar. Mammal Sci. </w:t>
      </w:r>
      <w:r>
        <w:rPr>
          <w:b/>
          <w:bCs/>
        </w:rPr>
        <w:t>7</w:t>
      </w:r>
      <w:r>
        <w:t>(2): 145–156.</w:t>
      </w:r>
    </w:p>
    <w:p w14:paraId="1B1B6831" w14:textId="77777777" w:rsidR="00CD5823" w:rsidRDefault="00CD5823" w:rsidP="00CD5823">
      <w:pPr>
        <w:pStyle w:val="Bibliography"/>
      </w:pPr>
      <w:r>
        <w:t xml:space="preserve">Temte, J.L. 1994. Photoperiod control of birth timing in the harbour seal (Phoca vitulina). J. Zool. </w:t>
      </w:r>
      <w:r>
        <w:rPr>
          <w:b/>
          <w:bCs/>
        </w:rPr>
        <w:t>233</w:t>
      </w:r>
      <w:r>
        <w:t>(3): 369–384.</w:t>
      </w:r>
    </w:p>
    <w:p w14:paraId="0578D800" w14:textId="77777777" w:rsidR="00CD5823" w:rsidRDefault="00CD5823" w:rsidP="00CD5823">
      <w:pPr>
        <w:pStyle w:val="Bibliography"/>
      </w:pPr>
      <w:r>
        <w:t xml:space="preserve">Thomas, A.C., Lance, M.M., Jeffries, S.J., Miner, B.G., and Acevedo-Gutiérrez, A. 2011. Harbor seal foraging response to a seasonal resource pulse, spawning Pacific herring. Mar. Ecol. Prog. Ser. </w:t>
      </w:r>
      <w:r>
        <w:rPr>
          <w:b/>
          <w:bCs/>
        </w:rPr>
        <w:t>441</w:t>
      </w:r>
      <w:r>
        <w:t>: 225–239.</w:t>
      </w:r>
    </w:p>
    <w:p w14:paraId="08033452" w14:textId="77777777" w:rsidR="00CD5823" w:rsidRDefault="00CD5823" w:rsidP="00CD5823">
      <w:pPr>
        <w:pStyle w:val="Bibliography"/>
      </w:pPr>
      <w:r>
        <w:t xml:space="preserve">Tollit, D.J., Thompson, P.M., and Greenstreet, S.P. 1997. Prey selection by harbour seals, Phoca vitulina, in relation to variations in prey abundance. Can. J. Zool. </w:t>
      </w:r>
      <w:r>
        <w:rPr>
          <w:b/>
          <w:bCs/>
        </w:rPr>
        <w:t>75</w:t>
      </w:r>
      <w:r>
        <w:t>(9): 1508–1518.</w:t>
      </w:r>
    </w:p>
    <w:p w14:paraId="7DFAE9BA" w14:textId="77777777" w:rsidR="00CD5823" w:rsidRDefault="00CD5823" w:rsidP="00CD5823">
      <w:pPr>
        <w:pStyle w:val="Bibliography"/>
      </w:pPr>
      <w:r>
        <w:lastRenderedPageBreak/>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1DE590C3" w14:textId="77777777" w:rsidR="00CD5823" w:rsidRDefault="00CD5823" w:rsidP="00CD5823">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0AEF5CFD" w14:textId="77777777" w:rsidR="00CD5823" w:rsidRDefault="00CD5823" w:rsidP="00CD5823">
      <w:pPr>
        <w:pStyle w:val="Bibliography"/>
      </w:pPr>
      <w:r>
        <w:t xml:space="preserve">Ward, E.J., Anderson, J.H., Beechie, T.J., Pess, G.R., and Ford, M.J. 2015. Increasing hydrologic variability threatens depleted anadromous fish populations. Glob. Change Biol. </w:t>
      </w:r>
      <w:r>
        <w:rPr>
          <w:b/>
          <w:bCs/>
        </w:rPr>
        <w:t>21</w:t>
      </w:r>
      <w:r>
        <w:t>(7): 2500–2509.</w:t>
      </w:r>
    </w:p>
    <w:p w14:paraId="1BCF08B7" w14:textId="77777777" w:rsidR="00CD5823" w:rsidRDefault="00CD5823" w:rsidP="00CD5823">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708E0DCC" w14:textId="77777777" w:rsidR="00CD5823" w:rsidRDefault="00CD5823" w:rsidP="00CD5823">
      <w:pPr>
        <w:pStyle w:val="Bibliography"/>
      </w:pPr>
      <w:r>
        <w:t xml:space="preserve">Ward, E.J., Holmes, E.E., and Balcomb, K.C. 2009. Quantifying the effects of prey abundance on killer whale reproduction. J. Appl. Ecol. </w:t>
      </w:r>
      <w:r>
        <w:rPr>
          <w:b/>
          <w:bCs/>
        </w:rPr>
        <w:t>46</w:t>
      </w:r>
      <w:r>
        <w:t>(3): 632–640.</w:t>
      </w:r>
    </w:p>
    <w:p w14:paraId="14B44997" w14:textId="77777777" w:rsidR="00CD5823" w:rsidRDefault="00CD5823" w:rsidP="00CD5823">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6377F0B5" w14:textId="77777777" w:rsidR="00CD5823" w:rsidRDefault="00CD5823" w:rsidP="00CD5823">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0B5A3B34" w14:textId="77777777" w:rsidR="00CD5823" w:rsidRDefault="00CD5823" w:rsidP="00CD5823">
      <w:pPr>
        <w:pStyle w:val="Bibliography"/>
      </w:pPr>
      <w:r>
        <w:t>Wiles, G.J. 2015. Periodic Status Review for the Steller Sea Lion. Washington Department of Fish and Wildlife, Olympia, WA. Available from http://wdfw.wa.gov/publications/01641/wdfw01641.pdf [accessed 13 March 2016].</w:t>
      </w:r>
    </w:p>
    <w:p w14:paraId="1F9DFF80" w14:textId="77777777" w:rsidR="00CD5823" w:rsidRDefault="00CD5823" w:rsidP="00CD5823">
      <w:pPr>
        <w:pStyle w:val="Bibliography"/>
      </w:pPr>
      <w:r>
        <w:t xml:space="preserve">Williams, R., Krkošek, M., Ashe, E., Branch, T.A., Clark, S., Hammond, P.S., Hoyt, E., Noren, D.P., Rosen, D., and Winship, A. 2011a. Competing conservation objectives for predators and prey: estimating killer whale prey requirements for Chinook salmon. PloS One </w:t>
      </w:r>
      <w:r>
        <w:rPr>
          <w:b/>
          <w:bCs/>
        </w:rPr>
        <w:t>6</w:t>
      </w:r>
      <w:r>
        <w:t>(11): e26738.</w:t>
      </w:r>
    </w:p>
    <w:p w14:paraId="0B5FA187" w14:textId="77777777" w:rsidR="00CD5823" w:rsidRDefault="00CD5823" w:rsidP="00CD5823">
      <w:pPr>
        <w:pStyle w:val="Bibliography"/>
      </w:pPr>
      <w:r>
        <w:t xml:space="preserve">Williams, R., Krko/vsek, M., Ashe, E., Branch, T.A., Clark, S., Hammond, P.S., Hoyt, E., Noren, D.P., Rosen, D., and Winship, A. 2011b. Competing conservation objectives for predators and prey: estimating killer whale prey requirements for Chinook salmon. PloS One </w:t>
      </w:r>
      <w:r>
        <w:rPr>
          <w:b/>
          <w:bCs/>
        </w:rPr>
        <w:t>6</w:t>
      </w:r>
      <w:r>
        <w:t>(11): e26738.</w:t>
      </w:r>
    </w:p>
    <w:p w14:paraId="6EC46B37" w14:textId="77777777" w:rsidR="00CD5823" w:rsidRDefault="00CD5823" w:rsidP="00CD5823">
      <w:pPr>
        <w:pStyle w:val="Bibliography"/>
      </w:pPr>
      <w:r>
        <w:t>Winship, A.J., Hunter, A.M., Rosen, D.A., and Trites, A.W. 2006. Food consumption by sea lions: existing data and techniques. Sea Lions World Alsk. Sea Grant Coll. Program: 177–191.</w:t>
      </w:r>
    </w:p>
    <w:p w14:paraId="00521F83" w14:textId="77777777" w:rsidR="00CD5823" w:rsidRDefault="00CD5823" w:rsidP="00CD5823">
      <w:pPr>
        <w:pStyle w:val="Bibliography"/>
      </w:pPr>
      <w:r>
        <w:lastRenderedPageBreak/>
        <w:t xml:space="preserve">Winship, A.J., and Trites, A.W. 2003. Prey consumption of Steller sea lions (Eumetopias jubatus) off Alaska: how much prey do they require? Fish. Bull. </w:t>
      </w:r>
      <w:r>
        <w:rPr>
          <w:b/>
          <w:bCs/>
        </w:rPr>
        <w:t>101</w:t>
      </w:r>
      <w:r>
        <w:t>(1): 147–167.</w:t>
      </w:r>
    </w:p>
    <w:p w14:paraId="698F81E2" w14:textId="77777777" w:rsidR="00CD5823" w:rsidRDefault="00CD5823" w:rsidP="00CD5823">
      <w:pPr>
        <w:pStyle w:val="Bibliography"/>
      </w:pPr>
      <w:r>
        <w:t xml:space="preserve">Winship, A.J., Trites, A.W., and Calkins, D.G. 2001. Growth in body size of the Steller sea lion (Eumetopias jubatus). J. Mammal. </w:t>
      </w:r>
      <w:r>
        <w:rPr>
          <w:b/>
          <w:bCs/>
        </w:rPr>
        <w:t>82</w:t>
      </w:r>
      <w:r>
        <w:t>(2): 500–519.</w:t>
      </w:r>
    </w:p>
    <w:p w14:paraId="4176BC21" w14:textId="77777777" w:rsidR="00CD5823" w:rsidRDefault="00CD5823" w:rsidP="00CD5823">
      <w:pPr>
        <w:pStyle w:val="Bibliography"/>
      </w:pPr>
      <w:r>
        <w:t xml:space="preserve">Winship, A.J., Trites, A.W., and Rosen, D.A. 2002a. A bioenergetic model for estimating the food requirements of Steller sea lions Eumetopias jubatus in Alaska, USA. Mar. Ecol. Prog. Ser. </w:t>
      </w:r>
      <w:r>
        <w:rPr>
          <w:b/>
          <w:bCs/>
        </w:rPr>
        <w:t>229</w:t>
      </w:r>
      <w:r>
        <w:t>: 291–312.</w:t>
      </w:r>
    </w:p>
    <w:p w14:paraId="031C1DFA" w14:textId="77777777" w:rsidR="00CD5823" w:rsidRDefault="00CD5823" w:rsidP="00CD5823">
      <w:pPr>
        <w:pStyle w:val="Bibliography"/>
      </w:pPr>
      <w:r>
        <w:t xml:space="preserve">Winship, A.J., Trites, A.W., and Rosen, D.A. 2002b. A bioenergetic model for estimating the food requirements of Steller sea lions Eumetopias jubatus in Alaska, USA. Mar. Ecol. Prog. Ser. </w:t>
      </w:r>
      <w:r>
        <w:rPr>
          <w:b/>
          <w:bCs/>
        </w:rPr>
        <w:t>229</w:t>
      </w:r>
      <w:r>
        <w:t>: 291–312.</w:t>
      </w:r>
    </w:p>
    <w:p w14:paraId="68B6A715" w14:textId="77777777" w:rsidR="00CD5823" w:rsidRDefault="00CD5823" w:rsidP="00CD5823">
      <w:pPr>
        <w:pStyle w:val="Bibliography"/>
      </w:pPr>
      <w:r>
        <w:t xml:space="preserve">Woehler, E.J., and Green, K. 1992. Consumption of marine resources by seabirds and seals at Heard Island and the McDonald Islands. Polar Biol. </w:t>
      </w:r>
      <w:r>
        <w:rPr>
          <w:b/>
          <w:bCs/>
        </w:rPr>
        <w:t>12</w:t>
      </w:r>
      <w:r>
        <w:t>(6-7): 659–665.</w:t>
      </w:r>
    </w:p>
    <w:p w14:paraId="4234B15D" w14:textId="77777777" w:rsidR="00CD5823" w:rsidRDefault="00CD5823" w:rsidP="00CD5823">
      <w:pPr>
        <w:pStyle w:val="Bibliography"/>
      </w:pPr>
      <w:r>
        <w:t xml:space="preserve">Wright, B.E., Riemer, S.D., Brown, R.F., Ougzin, A.M., and Bucklin, K.A. 2007. Assessment of harbor seal predation on adult salmonids in a Pacific Northwest estuary. Ecol. Appl. </w:t>
      </w:r>
      <w:r>
        <w:rPr>
          <w:b/>
          <w:bCs/>
        </w:rPr>
        <w:t>17</w:t>
      </w:r>
      <w:r>
        <w:t>(2): 338–351.</w:t>
      </w:r>
    </w:p>
    <w:p w14:paraId="7A851A5E" w14:textId="77777777" w:rsidR="00CD5823" w:rsidRDefault="00CD5823" w:rsidP="00CD5823">
      <w:pPr>
        <w:pStyle w:val="Bibliography"/>
      </w:pPr>
      <w:r>
        <w:t xml:space="preserve">Zier, J.C., and Gaydos, J.K. 2014. Harbor seal species profile. Encycl. Puget Sound June </w:t>
      </w:r>
      <w:r>
        <w:rPr>
          <w:b/>
          <w:bCs/>
        </w:rPr>
        <w:t>9</w:t>
      </w:r>
      <w:r>
        <w:t>: 2014.</w:t>
      </w:r>
    </w:p>
    <w:p w14:paraId="2F85EE0E" w14:textId="28278AB0" w:rsidR="0086455D" w:rsidRPr="0086455D" w:rsidRDefault="0086455D" w:rsidP="0086455D">
      <w:r>
        <w:fldChar w:fldCharType="end"/>
      </w:r>
    </w:p>
    <w:p w14:paraId="3C4DB855" w14:textId="63BC2D92" w:rsidR="003159CC" w:rsidRDefault="003159CC" w:rsidP="003B01A2"/>
    <w:p w14:paraId="59A9773D" w14:textId="435AEACD" w:rsidR="00E3462C" w:rsidRDefault="00E3462C">
      <w:pPr>
        <w:spacing w:before="0" w:after="0" w:line="240" w:lineRule="auto"/>
        <w:ind w:firstLine="0"/>
      </w:pPr>
      <w:r>
        <w:br w:type="page"/>
      </w:r>
    </w:p>
    <w:p w14:paraId="2F4D416B" w14:textId="059AA066" w:rsidR="000F3CF4" w:rsidRDefault="000E6978" w:rsidP="00AB4B13">
      <w:bookmarkStart w:id="25" w:name="citations"/>
      <w:bookmarkStart w:id="26" w:name="_Ref444604249"/>
      <w:bookmarkEnd w:id="25"/>
      <w:r>
        <w:lastRenderedPageBreak/>
        <w:t xml:space="preserve">Figure </w:t>
      </w:r>
      <w:fldSimple w:instr=" SEQ Figure \* ARABIC ">
        <w:r w:rsidR="007673A0">
          <w:rPr>
            <w:noProof/>
          </w:rPr>
          <w:t>1</w:t>
        </w:r>
      </w:fldSimple>
      <w:bookmarkEnd w:id="26"/>
      <w:r>
        <w:t>.</w:t>
      </w:r>
    </w:p>
    <w:p w14:paraId="2719C6B7" w14:textId="4DCF22F8" w:rsidR="000F3CF4" w:rsidRDefault="00E96B13">
      <w:pPr>
        <w:spacing w:before="0" w:after="0" w:line="240" w:lineRule="auto"/>
        <w:ind w:firstLine="0"/>
      </w:pPr>
      <w:r>
        <w:rPr>
          <w:noProof/>
        </w:rPr>
        <w:drawing>
          <wp:inline distT="0" distB="0" distL="0" distR="0" wp14:anchorId="1E7D67E7" wp14:editId="5F82C3FC">
            <wp:extent cx="4572000" cy="7429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_preyConsumedByNumBiomass.png"/>
                    <pic:cNvPicPr/>
                  </pic:nvPicPr>
                  <pic:blipFill>
                    <a:blip r:embed="rId9">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53743043" w14:textId="50367042" w:rsidR="000F3CF4" w:rsidRDefault="000E6978" w:rsidP="00AB4B13">
      <w:bookmarkStart w:id="27" w:name="_Ref444609327"/>
      <w:r>
        <w:lastRenderedPageBreak/>
        <w:t xml:space="preserve">Figure </w:t>
      </w:r>
      <w:fldSimple w:instr=" SEQ Figure \* ARABIC ">
        <w:r w:rsidR="007673A0">
          <w:rPr>
            <w:noProof/>
          </w:rPr>
          <w:t>2</w:t>
        </w:r>
      </w:fldSimple>
      <w:bookmarkEnd w:id="27"/>
      <w:r>
        <w:t>.</w:t>
      </w:r>
    </w:p>
    <w:p w14:paraId="66EB46B8" w14:textId="77777777" w:rsidR="00E96B13" w:rsidRPr="00E96B13" w:rsidRDefault="00E96B13" w:rsidP="00E96B13"/>
    <w:p w14:paraId="30D16C0B" w14:textId="12C18F28" w:rsidR="000F3CF4" w:rsidRDefault="00E96B13">
      <w:pPr>
        <w:spacing w:before="0" w:after="0" w:line="240" w:lineRule="auto"/>
        <w:ind w:firstLine="0"/>
      </w:pPr>
      <w:r>
        <w:rPr>
          <w:noProof/>
        </w:rPr>
        <w:drawing>
          <wp:inline distT="0" distB="0" distL="0" distR="0" wp14:anchorId="269DA010" wp14:editId="42C448A9">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nnualConsumption.png"/>
                    <pic:cNvPicPr/>
                  </pic:nvPicPr>
                  <pic:blipFill>
                    <a:blip r:embed="rId10">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r w:rsidR="000F3CF4">
        <w:br w:type="page"/>
      </w:r>
    </w:p>
    <w:p w14:paraId="1EE0C1AA" w14:textId="41CF8488" w:rsidR="00E96B13" w:rsidRPr="00E96B13" w:rsidRDefault="00645B74" w:rsidP="000B683B">
      <w:bookmarkStart w:id="28" w:name="_Ref444630575"/>
      <w:r>
        <w:lastRenderedPageBreak/>
        <w:t xml:space="preserve">Figure </w:t>
      </w:r>
      <w:fldSimple w:instr=" SEQ Figure \* ARABIC ">
        <w:r w:rsidR="007673A0">
          <w:rPr>
            <w:noProof/>
          </w:rPr>
          <w:t>3</w:t>
        </w:r>
      </w:fldSimple>
      <w:bookmarkEnd w:id="28"/>
      <w:r>
        <w:t>.</w:t>
      </w:r>
      <w:r w:rsidR="001E2A0E">
        <w:rPr>
          <w:noProof/>
        </w:rPr>
        <w:drawing>
          <wp:inline distT="0" distB="0" distL="0" distR="0" wp14:anchorId="680FF96A" wp14:editId="0072C241">
            <wp:extent cx="4572000" cy="7429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pinnipedProjectImpacts.png"/>
                    <pic:cNvPicPr/>
                  </pic:nvPicPr>
                  <pic:blipFill>
                    <a:blip r:embed="rId11">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6473242" w14:textId="7B26E6CD" w:rsidR="007673A0" w:rsidRDefault="00A90C60" w:rsidP="00AB4B13">
      <w:r>
        <w:br w:type="page"/>
      </w:r>
      <w:bookmarkStart w:id="29" w:name="_Ref444714611"/>
      <w:r w:rsidR="007673A0">
        <w:lastRenderedPageBreak/>
        <w:t xml:space="preserve">Figure </w:t>
      </w:r>
      <w:fldSimple w:instr=" SEQ Figure \* ARABIC ">
        <w:r w:rsidR="007673A0">
          <w:rPr>
            <w:noProof/>
          </w:rPr>
          <w:t>4</w:t>
        </w:r>
      </w:fldSimple>
      <w:bookmarkEnd w:id="29"/>
    </w:p>
    <w:p w14:paraId="46517AED" w14:textId="1E35CF31" w:rsidR="007673A0" w:rsidRDefault="007673A0">
      <w:pPr>
        <w:spacing w:before="0" w:after="0" w:line="240" w:lineRule="auto"/>
        <w:ind w:firstLine="0"/>
      </w:pPr>
      <w:r>
        <w:rPr>
          <w:noProof/>
        </w:rPr>
        <w:drawing>
          <wp:inline distT="0" distB="0" distL="0" distR="0" wp14:anchorId="115A3EA8" wp14:editId="4F93EC82">
            <wp:extent cx="5486400" cy="44951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oltSurvival.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4495165"/>
                    </a:xfrm>
                    <a:prstGeom prst="rect">
                      <a:avLst/>
                    </a:prstGeom>
                  </pic:spPr>
                </pic:pic>
              </a:graphicData>
            </a:graphic>
          </wp:inline>
        </w:drawing>
      </w:r>
      <w:r>
        <w:br w:type="page"/>
      </w:r>
    </w:p>
    <w:p w14:paraId="6B8EA52F" w14:textId="77777777" w:rsidR="00944E5C" w:rsidRDefault="00944E5C" w:rsidP="00944E5C"/>
    <w:p w14:paraId="4012CEE5" w14:textId="1BA2D64B" w:rsidR="000F3CF4" w:rsidRPr="004F0D41" w:rsidRDefault="00BA31F1" w:rsidP="000F3CF4">
      <w:pPr>
        <w:ind w:firstLine="0"/>
      </w:pPr>
      <w:r w:rsidRPr="004F0D41">
        <w:fldChar w:fldCharType="begin"/>
      </w:r>
      <w:r w:rsidRPr="004F0D41">
        <w:instrText xml:space="preserve"> REF _Ref444604249 </w:instrText>
      </w:r>
      <w:r w:rsidR="004F0D41">
        <w:instrText xml:space="preserve"> \* MERGEFORMAT </w:instrText>
      </w:r>
      <w:r w:rsidRPr="004F0D41">
        <w:fldChar w:fldCharType="separate"/>
      </w:r>
      <w:r w:rsidR="00A90C60" w:rsidRPr="004F0D41">
        <w:t xml:space="preserve">Figure </w:t>
      </w:r>
      <w:r w:rsidR="00A90C60" w:rsidRPr="004F0D41">
        <w:rPr>
          <w:noProof/>
        </w:rPr>
        <w:t>1</w:t>
      </w:r>
      <w:r w:rsidRPr="004F0D41">
        <w:rPr>
          <w:noProof/>
        </w:rPr>
        <w:fldChar w:fldCharType="end"/>
      </w:r>
      <w:r w:rsidR="000F3CF4" w:rsidRPr="004F0D41">
        <w:t>.  Annual consumption of Chinook salmon in numbers (left column</w:t>
      </w:r>
      <w:r w:rsidR="00F30535" w:rsidRPr="004F0D41">
        <w:t>, in 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5F639674" w14:textId="5103B218" w:rsidR="000F3CF4" w:rsidRPr="004F0D41" w:rsidRDefault="00BA31F1" w:rsidP="00510424">
      <w:pPr>
        <w:ind w:firstLine="0"/>
        <w:rPr>
          <w:i/>
        </w:rPr>
      </w:pPr>
      <w:r w:rsidRPr="004F0D41">
        <w:fldChar w:fldCharType="begin"/>
      </w:r>
      <w:r w:rsidRPr="004F0D41">
        <w:instrText xml:space="preserve"> REF _Ref444609327 </w:instrText>
      </w:r>
      <w:r w:rsidR="004F0D41">
        <w:instrText xml:space="preserve"> \* MERGEFORMAT </w:instrText>
      </w:r>
      <w:r w:rsidRPr="004F0D41">
        <w:fldChar w:fldCharType="separate"/>
      </w:r>
      <w:r w:rsidR="00A90C60" w:rsidRPr="004F0D41">
        <w:t xml:space="preserve">Figure </w:t>
      </w:r>
      <w:r w:rsidR="00A90C60" w:rsidRPr="004F0D41">
        <w:rPr>
          <w:noProof/>
        </w:rPr>
        <w:t>2</w:t>
      </w:r>
      <w:r w:rsidRPr="004F0D41">
        <w:rPr>
          <w:noProof/>
        </w:rPr>
        <w:fldChar w:fldCharType="end"/>
      </w:r>
      <w:r w:rsidR="000F3CF4" w:rsidRPr="004F0D41">
        <w:t>.  Comparison of the annual consumption of Chinook salmon in numbers (upper) and kilograms (lower) by harbor seals</w:t>
      </w:r>
      <w:r w:rsidR="00A90C60" w:rsidRPr="004F0D41">
        <w:t xml:space="preserve"> (a), Steller sea lions (b), California sea lions (c),</w:t>
      </w:r>
      <w:r w:rsidR="000F3CF4" w:rsidRPr="004F0D41">
        <w:t xml:space="preserve"> and killer whales</w:t>
      </w:r>
      <w:r w:rsidR="00A90C60" w:rsidRPr="004F0D41">
        <w:t xml:space="preserve"> (d)</w:t>
      </w:r>
      <w:r w:rsidR="009B10FF" w:rsidRPr="004F0D41">
        <w:t xml:space="preserve">. </w:t>
      </w:r>
    </w:p>
    <w:p w14:paraId="2C98077A" w14:textId="261E5A4D" w:rsidR="000F3CF4" w:rsidRPr="000F3CF4" w:rsidRDefault="000F3CF4" w:rsidP="000F3CF4">
      <w:pPr>
        <w:ind w:firstLine="0"/>
      </w:pPr>
      <w:bookmarkStart w:id="30" w:name="_Ref439866196"/>
      <w:r w:rsidRPr="004F0D41">
        <w:t xml:space="preserve">Figure </w:t>
      </w:r>
      <w:bookmarkEnd w:id="30"/>
      <w:r w:rsidR="00A90C60" w:rsidRPr="004F0D41">
        <w:t>3</w:t>
      </w:r>
      <w:r w:rsidRPr="004F0D41">
        <w:t xml:space="preserve">.  Potential reductions in </w:t>
      </w:r>
      <w:r w:rsidR="00B44AE4" w:rsidRPr="004F0D41">
        <w:t xml:space="preserve">the number of </w:t>
      </w:r>
      <w:r w:rsidRPr="004F0D41">
        <w:t>adult Chinook</w:t>
      </w:r>
      <w:r w:rsidR="00F30535" w:rsidRPr="004F0D41">
        <w:t xml:space="preserve"> salmon (thousands)</w:t>
      </w:r>
      <w:r w:rsidRPr="004F0D41">
        <w:t xml:space="preserve"> </w:t>
      </w:r>
      <w:r w:rsidR="00A90C60" w:rsidRPr="004F0D41">
        <w:t xml:space="preserve">returning </w:t>
      </w:r>
      <w:r w:rsidRPr="004F0D41">
        <w:t xml:space="preserve">to Puget Sound inland waters due to smolt consumption </w:t>
      </w:r>
      <w:r w:rsidR="00A90C60" w:rsidRPr="004F0D41">
        <w:t>by harbor seals (a), Steller sea lions (b), and California sea lions (c)</w:t>
      </w:r>
      <w:r w:rsidR="00645B74" w:rsidRPr="004F0D41">
        <w:t>, and the predicted ad</w:t>
      </w:r>
      <w:r w:rsidR="00645B74">
        <w:t>ult Chinook predation by killer whales based on the bioenergetics model (d)</w:t>
      </w:r>
      <w:r w:rsidRPr="000F3CF4">
        <w:t>.</w:t>
      </w:r>
    </w:p>
    <w:p w14:paraId="45C93B11" w14:textId="76084278" w:rsidR="0088736B" w:rsidRDefault="007673A0" w:rsidP="000B683B">
      <w:pPr>
        <w:spacing w:before="0" w:after="200"/>
        <w:ind w:firstLine="0"/>
        <w:rPr>
          <w:i/>
          <w:iCs/>
          <w:color w:val="1F497D"/>
          <w:szCs w:val="18"/>
        </w:rPr>
      </w:pPr>
      <w:r>
        <w:t xml:space="preserve">Figure 4.  The number of juvenile Chinook salmon released </w:t>
      </w:r>
      <w:r w:rsidR="00BE7E7F">
        <w:t xml:space="preserve">(in millions) </w:t>
      </w:r>
      <w:r>
        <w:t xml:space="preserve">by </w:t>
      </w:r>
      <w:r w:rsidR="002C48FD">
        <w:t>Puget Sound hatcheries</w:t>
      </w:r>
      <w:r>
        <w:t xml:space="preserve"> </w:t>
      </w:r>
      <w:r w:rsidR="00F10F46">
        <w:t xml:space="preserve">(dashed line) </w:t>
      </w:r>
      <w:r>
        <w:t>and the mortality as a function of the estimated harbor seal consumption</w:t>
      </w:r>
      <w:r w:rsidR="00F10F46">
        <w:t xml:space="preserve"> (solid line)</w:t>
      </w:r>
      <w:r w:rsidR="002C48FD">
        <w:t xml:space="preserve">, </w:t>
      </w:r>
      <w:r>
        <w:t>assuming that harbor seals in inland waters f</w:t>
      </w:r>
      <w:r w:rsidR="002C48FD">
        <w:t>eed exclusively on Puget Sound C</w:t>
      </w:r>
      <w:r>
        <w:t>hinook</w:t>
      </w:r>
      <w:r w:rsidR="00587CDD">
        <w:t xml:space="preserve"> salmon stocks</w:t>
      </w:r>
      <w:r>
        <w:t>.</w:t>
      </w:r>
      <w:r w:rsidR="00335066">
        <w:br w:type="page"/>
      </w:r>
      <w:bookmarkStart w:id="31" w:name="_Ref444692624"/>
      <w:r w:rsidR="0088736B">
        <w:lastRenderedPageBreak/>
        <w:br w:type="page"/>
      </w:r>
    </w:p>
    <w:p w14:paraId="5B202665" w14:textId="77777777" w:rsidR="0088736B" w:rsidRDefault="0088736B" w:rsidP="00570A76">
      <w:pPr>
        <w:pStyle w:val="Caption"/>
        <w:sectPr w:rsidR="0088736B" w:rsidSect="00835003">
          <w:pgSz w:w="12240" w:h="15840"/>
          <w:pgMar w:top="1440" w:right="1800" w:bottom="1440" w:left="1800" w:header="720" w:footer="720" w:gutter="0"/>
          <w:lnNumType w:countBy="1" w:restart="continuous"/>
          <w:cols w:space="720"/>
          <w:docGrid w:linePitch="326"/>
        </w:sectPr>
      </w:pPr>
    </w:p>
    <w:p w14:paraId="522583AF" w14:textId="793E6B50" w:rsidR="00570A76" w:rsidRDefault="00570A76" w:rsidP="00AB4B13">
      <w:r>
        <w:lastRenderedPageBreak/>
        <w:t xml:space="preserve">Table </w:t>
      </w:r>
      <w:fldSimple w:instr=" SEQ Table \* ARABIC ">
        <w:r>
          <w:rPr>
            <w:noProof/>
          </w:rPr>
          <w:t>1</w:t>
        </w:r>
      </w:fldSimple>
      <w:bookmarkEnd w:id="31"/>
      <w:r>
        <w:t>.  List of referenc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67919D90"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Bob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4EBFDDA9"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illiams</w:t>
            </w:r>
            <w:r w:rsidR="004D6F6C"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20t4db10i3","properties":{"formattedCitation":"(2011a)","plainCitation":"(2011a)"},"citationItems":[{"id":53,"uris":["http://zotero.org/users/local/DW6AEAS0/items/WRPD2CKI"],"uri":["http://zotero.org/users/local/DW6AEAS0/items/WRPD2CKI"],"itemData":{"id":53,"type":"article-journal","title":"Competing conservation objectives for predators and prey: estimating killer whale prey requirements for Chinook salmon","container-title":"PloS one","page":"e26738","volume":"6","issue":"11","source":"Google Scholar","shortTitle":"Competing conservation objectives for predators and prey","author":[{"family":"Williams","given":"Rob"},{"family":"Krkošek","given":"Martin"},{"family":"Ashe","given":"Erin"},{"family":"Branch","given":"Trevor A."},{"family":"Clark","given":"Steve"},{"family":"Hammond","given":"Philip S."},{"family":"Hoyt","given":"Erich"},{"family":"Noren","given":"Dawn P."},{"family":"Rosen","given":"David"},{"family":"Winship","given":"Arliss"}],"issued":{"date-parts":[["201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1)</w:t>
            </w:r>
            <w:r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Boulva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NA</w:t>
            </w: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Bigg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NA</w:t>
            </w: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Zier and Gaydos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Bob d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NA</w:t>
            </w:r>
          </w:p>
        </w:tc>
        <w:tc>
          <w:tcPr>
            <w:tcW w:w="2520" w:type="dxa"/>
            <w:tcBorders>
              <w:top w:val="nil"/>
              <w:left w:val="nil"/>
              <w:bottom w:val="nil"/>
              <w:right w:val="nil"/>
            </w:tcBorders>
            <w:shd w:val="clear" w:color="auto" w:fill="auto"/>
            <w:noWrap/>
            <w:vAlign w:val="bottom"/>
            <w:hideMark/>
          </w:tcPr>
          <w:p w14:paraId="62687447" w14:textId="63CCC750"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42072247"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26BACBF2"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672EC7B2"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e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1F1DE798" w:rsidR="00C43A1F" w:rsidRPr="000B683B" w:rsidRDefault="00917796" w:rsidP="006871EA">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citationItems":[{"id":822,"uris":["http://zotero.org/users/local/DW6AEAS0/items/Z4IFANAH"],"uri":["http://zotero.org/users/local/DW6AEAS0/items/Z4IFANAH"],"itemData":{"id":822,"type":"webpage","title":"Center for Whale Research - Study of Southern Resident Killer Whales","container-title":"Center for Whale Research - Study of Southern Resident Killer Whales","URL":"http://www.whaleresearch.com/","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2016)</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33D2966A" w:rsidR="00C43A1F" w:rsidRPr="00917796" w:rsidRDefault="00C43A1F" w:rsidP="004D6F6C">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Bob d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2016)</w:t>
            </w:r>
          </w:p>
        </w:tc>
        <w:tc>
          <w:tcPr>
            <w:tcW w:w="2520" w:type="dxa"/>
            <w:tcBorders>
              <w:top w:val="nil"/>
              <w:left w:val="nil"/>
              <w:bottom w:val="nil"/>
              <w:right w:val="nil"/>
            </w:tcBorders>
            <w:shd w:val="clear" w:color="auto" w:fill="auto"/>
            <w:noWrap/>
            <w:vAlign w:val="bottom"/>
            <w:hideMark/>
          </w:tcPr>
          <w:p w14:paraId="38B5E1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2016)</w:t>
            </w:r>
          </w:p>
        </w:tc>
        <w:tc>
          <w:tcPr>
            <w:tcW w:w="2560" w:type="dxa"/>
            <w:tcBorders>
              <w:top w:val="nil"/>
              <w:left w:val="nil"/>
              <w:bottom w:val="nil"/>
              <w:right w:val="nil"/>
            </w:tcBorders>
            <w:shd w:val="clear" w:color="auto" w:fill="auto"/>
            <w:noWrap/>
            <w:vAlign w:val="bottom"/>
            <w:hideMark/>
          </w:tcPr>
          <w:p w14:paraId="34AB9402"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2016)</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 xml:space="preserve">Scordino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 xml:space="preserve">Scordino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ger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Noren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single" w:sz="4" w:space="0" w:color="auto"/>
              <w:right w:val="nil"/>
            </w:tcBorders>
            <w:shd w:val="clear" w:color="auto" w:fill="auto"/>
            <w:noWrap/>
            <w:vAlign w:val="bottom"/>
            <w:hideMark/>
          </w:tcPr>
          <w:p w14:paraId="4F3BD262" w14:textId="15E928EC"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6D784FE3" w:rsidR="00335066" w:rsidRDefault="006E7282" w:rsidP="00AB4B13">
      <w:bookmarkStart w:id="32" w:name="_Ref444717319"/>
      <w:r>
        <w:lastRenderedPageBreak/>
        <w:t xml:space="preserve">Table </w:t>
      </w:r>
      <w:fldSimple w:instr=" SEQ Table \* ARABIC ">
        <w:r w:rsidR="00570A76">
          <w:rPr>
            <w:noProof/>
          </w:rPr>
          <w:t>2</w:t>
        </w:r>
      </w:fldSimple>
      <w:bookmarkEnd w:id="32"/>
      <w:r>
        <w:t>.</w:t>
      </w:r>
      <w:r w:rsidR="00335066">
        <w:t xml:space="preserve"> List of subscripts, variables, and papers of the model.</w:t>
      </w:r>
    </w:p>
    <w:p w14:paraId="2645401E" w14:textId="396B60F6" w:rsidR="00335066" w:rsidRDefault="00335066" w:rsidP="00335066"/>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77777777" w:rsidR="00335066" w:rsidRPr="00F52E41" w:rsidRDefault="00335066" w:rsidP="000F3CF4">
            <w:pPr>
              <w:pStyle w:val="Table"/>
            </w:pPr>
            <w:r w:rsidRPr="00F52E41">
              <w:t>Predator acitivty 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r>
              <w:t>Ch</w:t>
            </w:r>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BA31F1"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BA31F1"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r>
              <w:t>Allometric</w:t>
            </w:r>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r>
              <w:t>Allometric</w:t>
            </w:r>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4B926E49" w:rsidR="00335066" w:rsidRDefault="006E7282" w:rsidP="00AB4B13">
      <w:bookmarkStart w:id="33" w:name="_Ref439871759"/>
      <w:r>
        <w:t xml:space="preserve">Table </w:t>
      </w:r>
      <w:fldSimple w:instr=" SEQ Table \* ARABIC ">
        <w:r w:rsidR="00570A76">
          <w:rPr>
            <w:noProof/>
          </w:rPr>
          <w:t>3</w:t>
        </w:r>
      </w:fldSimple>
      <w:bookmarkEnd w:id="33"/>
      <w:r w:rsidR="00334D90">
        <w:t>. Variables of the bioenergetics models by species.</w:t>
      </w:r>
    </w:p>
    <w:tbl>
      <w:tblPr>
        <w:tblW w:w="0" w:type="pct"/>
        <w:tblLook w:val="04A0" w:firstRow="1" w:lastRow="0" w:firstColumn="1" w:lastColumn="0" w:noHBand="0" w:noVBand="1"/>
      </w:tblPr>
      <w:tblGrid>
        <w:gridCol w:w="1901"/>
        <w:gridCol w:w="374"/>
        <w:gridCol w:w="475"/>
        <w:gridCol w:w="410"/>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r w:rsidRPr="00F52E41">
              <w:t>Winship et al. (2002)</w:t>
            </w:r>
          </w:p>
        </w:tc>
      </w:tr>
      <w:tr w:rsidR="00334D90" w:rsidRPr="00F52E41" w14:paraId="7123D146" w14:textId="77777777" w:rsidTr="00AB4B13">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77777777" w:rsidR="00334D90" w:rsidRPr="00F52E41" w:rsidRDefault="00334D90" w:rsidP="000F3CF4">
            <w:pPr>
              <w:pStyle w:val="Table"/>
            </w:pPr>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334D90" w:rsidRPr="00F52E41" w14:paraId="1CE5C713" w14:textId="77777777" w:rsidTr="00AB4B13">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77777777" w:rsidR="00334D90" w:rsidRPr="00F52E41" w:rsidRDefault="00334D90" w:rsidP="000F3CF4">
            <w:pPr>
              <w:pStyle w:val="Table"/>
            </w:pP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77777777" w:rsidR="00334D90" w:rsidRPr="00F52E41" w:rsidRDefault="00334D90" w:rsidP="000F3CF4">
            <w:pPr>
              <w:pStyle w:val="Table"/>
            </w:pPr>
            <w:r w:rsidRPr="00F52E41">
              <w:t>Noren et al.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362B65BF" w:rsidR="00C7242B" w:rsidRDefault="00C7242B" w:rsidP="00AB4B13">
      <w:bookmarkStart w:id="34" w:name="_Ref444544386"/>
      <w:r>
        <w:t xml:space="preserve">Table </w:t>
      </w:r>
      <w:fldSimple w:instr=" SEQ Table \* ARABIC ">
        <w:r w:rsidR="00570A76">
          <w:rPr>
            <w:noProof/>
          </w:rPr>
          <w:t>4</w:t>
        </w:r>
      </w:fldSimple>
      <w:bookmarkEnd w:id="34"/>
      <w:r>
        <w:t xml:space="preserve">.  Length (cm), energy content (kcal) and energy </w:t>
      </w:r>
      <w:r w:rsidR="00404E37">
        <w:t xml:space="preserve">based on </w:t>
      </w:r>
      <w:r>
        <w:t>smolt equivalents for Chinook salmon with ocean ages from zero to five within the Puget Sound inland waters.</w:t>
      </w:r>
    </w:p>
    <w:tbl>
      <w:tblPr>
        <w:tblW w:w="6580" w:type="dxa"/>
        <w:tblLook w:val="04A0" w:firstRow="1" w:lastRow="0" w:firstColumn="1" w:lastColumn="0" w:noHBand="0" w:noVBand="1"/>
      </w:tblPr>
      <w:tblGrid>
        <w:gridCol w:w="1890"/>
        <w:gridCol w:w="850"/>
        <w:gridCol w:w="960"/>
        <w:gridCol w:w="960"/>
        <w:gridCol w:w="960"/>
        <w:gridCol w:w="960"/>
      </w:tblGrid>
      <w:tr w:rsidR="00C7242B" w:rsidRPr="00C7242B" w14:paraId="5B8E9E26" w14:textId="77777777" w:rsidTr="00EA154C">
        <w:trPr>
          <w:trHeight w:val="300"/>
        </w:trPr>
        <w:tc>
          <w:tcPr>
            <w:tcW w:w="1890"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C7242B" w:rsidRDefault="00C7242B" w:rsidP="00C7242B">
            <w:pPr>
              <w:spacing w:before="0" w:after="0" w:line="240" w:lineRule="auto"/>
              <w:ind w:firstLine="0"/>
              <w:rPr>
                <w:rFonts w:ascii="Times New Roman" w:eastAsia="Times New Roman" w:hAnsi="Times New Roman"/>
                <w:sz w:val="20"/>
                <w:szCs w:val="20"/>
              </w:rPr>
            </w:pPr>
          </w:p>
        </w:tc>
        <w:tc>
          <w:tcPr>
            <w:tcW w:w="85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C7242B" w:rsidRDefault="00C7242B" w:rsidP="00EA154C">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smolt</w:t>
            </w:r>
          </w:p>
        </w:tc>
        <w:tc>
          <w:tcPr>
            <w:tcW w:w="960"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C7242B" w:rsidRDefault="00C7242B" w:rsidP="00EA154C">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age 1</w:t>
            </w:r>
          </w:p>
        </w:tc>
        <w:tc>
          <w:tcPr>
            <w:tcW w:w="960"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C7242B" w:rsidRDefault="00C7242B" w:rsidP="00EA154C">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age 2</w:t>
            </w:r>
          </w:p>
        </w:tc>
        <w:tc>
          <w:tcPr>
            <w:tcW w:w="960"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C7242B" w:rsidRDefault="00C7242B" w:rsidP="00EA154C">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age 3</w:t>
            </w:r>
          </w:p>
        </w:tc>
        <w:tc>
          <w:tcPr>
            <w:tcW w:w="960"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C7242B" w:rsidRDefault="00C7242B" w:rsidP="00EA154C">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age 4</w:t>
            </w:r>
          </w:p>
        </w:tc>
      </w:tr>
      <w:tr w:rsidR="00C7242B" w:rsidRPr="00C7242B" w14:paraId="11E80B03" w14:textId="77777777" w:rsidTr="00EA154C">
        <w:trPr>
          <w:trHeight w:val="300"/>
        </w:trPr>
        <w:tc>
          <w:tcPr>
            <w:tcW w:w="1890" w:type="dxa"/>
            <w:tcBorders>
              <w:top w:val="single" w:sz="4" w:space="0" w:color="auto"/>
              <w:left w:val="nil"/>
              <w:bottom w:val="nil"/>
              <w:right w:val="nil"/>
            </w:tcBorders>
            <w:shd w:val="clear" w:color="auto" w:fill="auto"/>
            <w:noWrap/>
            <w:vAlign w:val="bottom"/>
            <w:hideMark/>
          </w:tcPr>
          <w:p w14:paraId="0955F47F" w14:textId="77777777" w:rsidR="00C7242B" w:rsidRPr="00C7242B" w:rsidRDefault="00C7242B" w:rsidP="00C7242B">
            <w:pPr>
              <w:spacing w:before="0" w:after="0" w:line="240" w:lineRule="auto"/>
              <w:ind w:firstLine="0"/>
              <w:rPr>
                <w:rFonts w:ascii="Calibri" w:eastAsia="Times New Roman" w:hAnsi="Calibri"/>
                <w:color w:val="000000"/>
                <w:sz w:val="22"/>
                <w:szCs w:val="22"/>
              </w:rPr>
            </w:pPr>
            <w:r w:rsidRPr="00C7242B">
              <w:rPr>
                <w:rFonts w:ascii="Calibri" w:eastAsia="Times New Roman" w:hAnsi="Calibri"/>
                <w:color w:val="000000"/>
                <w:sz w:val="22"/>
                <w:szCs w:val="22"/>
              </w:rPr>
              <w:t>Length (cm)</w:t>
            </w:r>
          </w:p>
        </w:tc>
        <w:tc>
          <w:tcPr>
            <w:tcW w:w="850" w:type="dxa"/>
            <w:tcBorders>
              <w:top w:val="single" w:sz="4" w:space="0" w:color="auto"/>
              <w:left w:val="nil"/>
              <w:bottom w:val="nil"/>
              <w:right w:val="nil"/>
            </w:tcBorders>
            <w:shd w:val="clear" w:color="auto" w:fill="auto"/>
            <w:noWrap/>
            <w:vAlign w:val="center"/>
            <w:hideMark/>
          </w:tcPr>
          <w:p w14:paraId="419153B3" w14:textId="6394F278" w:rsidR="00C7242B" w:rsidRPr="00C7242B" w:rsidRDefault="008E1452" w:rsidP="00C7242B">
            <w:pPr>
              <w:spacing w:before="0" w:after="0" w:line="240" w:lineRule="auto"/>
              <w:ind w:firstLine="0"/>
              <w:jc w:val="right"/>
              <w:rPr>
                <w:rFonts w:ascii="Lucida Console" w:eastAsia="Times New Roman" w:hAnsi="Lucida Console"/>
                <w:color w:val="000000"/>
                <w:sz w:val="20"/>
                <w:szCs w:val="20"/>
              </w:rPr>
            </w:pPr>
            <w:r>
              <w:rPr>
                <w:rFonts w:ascii="Lucida Console" w:eastAsia="Times New Roman" w:hAnsi="Lucida Console"/>
                <w:color w:val="000000"/>
                <w:sz w:val="20"/>
                <w:szCs w:val="20"/>
              </w:rPr>
              <w:t>9.5</w:t>
            </w:r>
          </w:p>
        </w:tc>
        <w:tc>
          <w:tcPr>
            <w:tcW w:w="960" w:type="dxa"/>
            <w:tcBorders>
              <w:top w:val="single" w:sz="4" w:space="0" w:color="auto"/>
              <w:left w:val="nil"/>
              <w:bottom w:val="nil"/>
              <w:right w:val="nil"/>
            </w:tcBorders>
            <w:shd w:val="clear" w:color="auto" w:fill="auto"/>
            <w:noWrap/>
            <w:vAlign w:val="bottom"/>
            <w:hideMark/>
          </w:tcPr>
          <w:p w14:paraId="7F44D044"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50</w:t>
            </w:r>
          </w:p>
        </w:tc>
        <w:tc>
          <w:tcPr>
            <w:tcW w:w="960" w:type="dxa"/>
            <w:tcBorders>
              <w:top w:val="single" w:sz="4" w:space="0" w:color="auto"/>
              <w:left w:val="nil"/>
              <w:bottom w:val="nil"/>
              <w:right w:val="nil"/>
            </w:tcBorders>
            <w:shd w:val="clear" w:color="auto" w:fill="auto"/>
            <w:noWrap/>
            <w:vAlign w:val="bottom"/>
            <w:hideMark/>
          </w:tcPr>
          <w:p w14:paraId="0DF6C388"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71</w:t>
            </w:r>
          </w:p>
        </w:tc>
        <w:tc>
          <w:tcPr>
            <w:tcW w:w="960" w:type="dxa"/>
            <w:tcBorders>
              <w:top w:val="single" w:sz="4" w:space="0" w:color="auto"/>
              <w:left w:val="nil"/>
              <w:bottom w:val="nil"/>
              <w:right w:val="nil"/>
            </w:tcBorders>
            <w:shd w:val="clear" w:color="auto" w:fill="auto"/>
            <w:noWrap/>
            <w:vAlign w:val="bottom"/>
            <w:hideMark/>
          </w:tcPr>
          <w:p w14:paraId="4EB7F193"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84</w:t>
            </w:r>
          </w:p>
        </w:tc>
        <w:tc>
          <w:tcPr>
            <w:tcW w:w="960" w:type="dxa"/>
            <w:tcBorders>
              <w:top w:val="single" w:sz="4" w:space="0" w:color="auto"/>
              <w:left w:val="nil"/>
              <w:bottom w:val="nil"/>
              <w:right w:val="nil"/>
            </w:tcBorders>
            <w:shd w:val="clear" w:color="auto" w:fill="auto"/>
            <w:noWrap/>
            <w:vAlign w:val="bottom"/>
            <w:hideMark/>
          </w:tcPr>
          <w:p w14:paraId="01BB84F3"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92</w:t>
            </w:r>
          </w:p>
        </w:tc>
      </w:tr>
      <w:tr w:rsidR="00C7242B" w:rsidRPr="00C7242B" w14:paraId="2B5FF2B7" w14:textId="77777777" w:rsidTr="00EA154C">
        <w:trPr>
          <w:trHeight w:val="300"/>
        </w:trPr>
        <w:tc>
          <w:tcPr>
            <w:tcW w:w="1890" w:type="dxa"/>
            <w:tcBorders>
              <w:top w:val="nil"/>
              <w:left w:val="nil"/>
              <w:right w:val="nil"/>
            </w:tcBorders>
            <w:shd w:val="clear" w:color="auto" w:fill="auto"/>
            <w:noWrap/>
            <w:vAlign w:val="bottom"/>
            <w:hideMark/>
          </w:tcPr>
          <w:p w14:paraId="0DFB366E" w14:textId="77777777" w:rsidR="00C7242B" w:rsidRPr="00C7242B" w:rsidRDefault="00C7242B" w:rsidP="00C7242B">
            <w:pPr>
              <w:spacing w:before="0" w:after="0" w:line="240" w:lineRule="auto"/>
              <w:ind w:firstLine="0"/>
              <w:rPr>
                <w:rFonts w:ascii="Calibri" w:eastAsia="Times New Roman" w:hAnsi="Calibri"/>
                <w:color w:val="000000"/>
                <w:sz w:val="22"/>
                <w:szCs w:val="22"/>
              </w:rPr>
            </w:pPr>
            <w:r w:rsidRPr="00C7242B">
              <w:rPr>
                <w:rFonts w:ascii="Calibri" w:eastAsia="Times New Roman" w:hAnsi="Calibri"/>
                <w:color w:val="000000"/>
                <w:sz w:val="22"/>
                <w:szCs w:val="22"/>
              </w:rPr>
              <w:t>energy (kcal)</w:t>
            </w:r>
          </w:p>
        </w:tc>
        <w:tc>
          <w:tcPr>
            <w:tcW w:w="850" w:type="dxa"/>
            <w:tcBorders>
              <w:top w:val="nil"/>
              <w:left w:val="nil"/>
              <w:right w:val="nil"/>
            </w:tcBorders>
            <w:shd w:val="clear" w:color="auto" w:fill="auto"/>
            <w:noWrap/>
            <w:vAlign w:val="center"/>
            <w:hideMark/>
          </w:tcPr>
          <w:p w14:paraId="7963D740" w14:textId="78913E88" w:rsidR="00C7242B" w:rsidRPr="00C7242B" w:rsidRDefault="008E1452" w:rsidP="00C7242B">
            <w:pPr>
              <w:spacing w:before="0" w:after="0" w:line="240" w:lineRule="auto"/>
              <w:ind w:firstLine="0"/>
              <w:jc w:val="right"/>
              <w:rPr>
                <w:rFonts w:ascii="Lucida Console" w:eastAsia="Times New Roman" w:hAnsi="Lucida Console"/>
                <w:color w:val="000000"/>
                <w:sz w:val="20"/>
                <w:szCs w:val="20"/>
              </w:rPr>
            </w:pPr>
            <w:r>
              <w:rPr>
                <w:rFonts w:ascii="Lucida Console" w:eastAsia="Times New Roman" w:hAnsi="Lucida Console"/>
                <w:color w:val="000000"/>
                <w:sz w:val="20"/>
                <w:szCs w:val="20"/>
              </w:rPr>
              <w:t>13</w:t>
            </w:r>
          </w:p>
        </w:tc>
        <w:tc>
          <w:tcPr>
            <w:tcW w:w="960" w:type="dxa"/>
            <w:tcBorders>
              <w:top w:val="nil"/>
              <w:left w:val="nil"/>
              <w:right w:val="nil"/>
            </w:tcBorders>
            <w:shd w:val="clear" w:color="auto" w:fill="auto"/>
            <w:noWrap/>
            <w:vAlign w:val="bottom"/>
            <w:hideMark/>
          </w:tcPr>
          <w:p w14:paraId="0645A26C"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2,935</w:t>
            </w:r>
          </w:p>
        </w:tc>
        <w:tc>
          <w:tcPr>
            <w:tcW w:w="960" w:type="dxa"/>
            <w:tcBorders>
              <w:top w:val="nil"/>
              <w:left w:val="nil"/>
              <w:right w:val="nil"/>
            </w:tcBorders>
            <w:shd w:val="clear" w:color="auto" w:fill="auto"/>
            <w:noWrap/>
            <w:vAlign w:val="bottom"/>
            <w:hideMark/>
          </w:tcPr>
          <w:p w14:paraId="3874B990"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8,770</w:t>
            </w:r>
          </w:p>
        </w:tc>
        <w:tc>
          <w:tcPr>
            <w:tcW w:w="960" w:type="dxa"/>
            <w:tcBorders>
              <w:top w:val="nil"/>
              <w:left w:val="nil"/>
              <w:right w:val="nil"/>
            </w:tcBorders>
            <w:shd w:val="clear" w:color="auto" w:fill="auto"/>
            <w:noWrap/>
            <w:vAlign w:val="bottom"/>
            <w:hideMark/>
          </w:tcPr>
          <w:p w14:paraId="70FFA938"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14,825</w:t>
            </w:r>
          </w:p>
        </w:tc>
        <w:tc>
          <w:tcPr>
            <w:tcW w:w="960" w:type="dxa"/>
            <w:tcBorders>
              <w:top w:val="nil"/>
              <w:left w:val="nil"/>
              <w:right w:val="nil"/>
            </w:tcBorders>
            <w:shd w:val="clear" w:color="auto" w:fill="auto"/>
            <w:noWrap/>
            <w:vAlign w:val="bottom"/>
            <w:hideMark/>
          </w:tcPr>
          <w:p w14:paraId="1B0BB65E" w14:textId="77777777" w:rsidR="00C7242B" w:rsidRPr="00C7242B" w:rsidRDefault="00C7242B" w:rsidP="00C7242B">
            <w:pPr>
              <w:spacing w:before="0" w:after="0" w:line="240" w:lineRule="auto"/>
              <w:ind w:firstLine="0"/>
              <w:jc w:val="right"/>
              <w:rPr>
                <w:rFonts w:ascii="Calibri" w:eastAsia="Times New Roman" w:hAnsi="Calibri"/>
                <w:color w:val="000000"/>
                <w:sz w:val="22"/>
                <w:szCs w:val="22"/>
              </w:rPr>
            </w:pPr>
            <w:r w:rsidRPr="00C7242B">
              <w:rPr>
                <w:rFonts w:ascii="Calibri" w:eastAsia="Times New Roman" w:hAnsi="Calibri"/>
                <w:color w:val="000000"/>
                <w:sz w:val="22"/>
                <w:szCs w:val="22"/>
              </w:rPr>
              <w:t>19,694</w:t>
            </w:r>
          </w:p>
        </w:tc>
      </w:tr>
      <w:tr w:rsidR="008E1452" w:rsidRPr="00C7242B" w14:paraId="449EF00A" w14:textId="77777777" w:rsidTr="00EA154C">
        <w:trPr>
          <w:trHeight w:val="300"/>
        </w:trPr>
        <w:tc>
          <w:tcPr>
            <w:tcW w:w="1890" w:type="dxa"/>
            <w:tcBorders>
              <w:top w:val="nil"/>
              <w:left w:val="nil"/>
              <w:bottom w:val="single" w:sz="4" w:space="0" w:color="auto"/>
              <w:right w:val="nil"/>
            </w:tcBorders>
            <w:shd w:val="clear" w:color="auto" w:fill="auto"/>
            <w:noWrap/>
            <w:vAlign w:val="bottom"/>
            <w:hideMark/>
          </w:tcPr>
          <w:p w14:paraId="1AEF23A9" w14:textId="77777777" w:rsidR="008E1452" w:rsidRPr="00C7242B" w:rsidRDefault="008E1452" w:rsidP="008E1452">
            <w:pPr>
              <w:spacing w:before="0" w:after="0" w:line="240" w:lineRule="auto"/>
              <w:ind w:firstLine="0"/>
              <w:rPr>
                <w:rFonts w:ascii="Calibri" w:eastAsia="Times New Roman" w:hAnsi="Calibri"/>
                <w:color w:val="000000"/>
                <w:sz w:val="22"/>
                <w:szCs w:val="22"/>
              </w:rPr>
            </w:pPr>
            <w:r w:rsidRPr="00C7242B">
              <w:rPr>
                <w:rFonts w:ascii="Calibri" w:eastAsia="Times New Roman" w:hAnsi="Calibri"/>
                <w:color w:val="000000"/>
                <w:sz w:val="22"/>
                <w:szCs w:val="22"/>
              </w:rPr>
              <w:t>smolt equivalents</w:t>
            </w:r>
          </w:p>
        </w:tc>
        <w:tc>
          <w:tcPr>
            <w:tcW w:w="850" w:type="dxa"/>
            <w:tcBorders>
              <w:top w:val="nil"/>
              <w:left w:val="nil"/>
              <w:bottom w:val="single" w:sz="4" w:space="0" w:color="auto"/>
              <w:right w:val="nil"/>
            </w:tcBorders>
            <w:shd w:val="clear" w:color="auto" w:fill="auto"/>
            <w:noWrap/>
            <w:vAlign w:val="bottom"/>
            <w:hideMark/>
          </w:tcPr>
          <w:p w14:paraId="6337C151" w14:textId="02960893" w:rsidR="008E1452" w:rsidRPr="00C7242B" w:rsidRDefault="008E1452" w:rsidP="008E1452">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w:t>
            </w:r>
          </w:p>
        </w:tc>
        <w:tc>
          <w:tcPr>
            <w:tcW w:w="960" w:type="dxa"/>
            <w:tcBorders>
              <w:top w:val="nil"/>
              <w:left w:val="nil"/>
              <w:bottom w:val="single" w:sz="4" w:space="0" w:color="auto"/>
              <w:right w:val="nil"/>
            </w:tcBorders>
            <w:shd w:val="clear" w:color="auto" w:fill="auto"/>
            <w:noWrap/>
            <w:vAlign w:val="bottom"/>
            <w:hideMark/>
          </w:tcPr>
          <w:p w14:paraId="6D001FBB" w14:textId="4081B4DB" w:rsidR="008E1452" w:rsidRPr="00C7242B" w:rsidRDefault="008E1452" w:rsidP="008E1452">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1</w:t>
            </w:r>
          </w:p>
        </w:tc>
        <w:tc>
          <w:tcPr>
            <w:tcW w:w="960" w:type="dxa"/>
            <w:tcBorders>
              <w:top w:val="nil"/>
              <w:left w:val="nil"/>
              <w:bottom w:val="single" w:sz="4" w:space="0" w:color="auto"/>
              <w:right w:val="nil"/>
            </w:tcBorders>
            <w:shd w:val="clear" w:color="auto" w:fill="auto"/>
            <w:noWrap/>
            <w:vAlign w:val="bottom"/>
            <w:hideMark/>
          </w:tcPr>
          <w:p w14:paraId="38CE4AEF" w14:textId="73AD664C" w:rsidR="008E1452" w:rsidRPr="00C7242B" w:rsidRDefault="008E1452" w:rsidP="008E1452">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631</w:t>
            </w:r>
          </w:p>
        </w:tc>
        <w:tc>
          <w:tcPr>
            <w:tcW w:w="960" w:type="dxa"/>
            <w:tcBorders>
              <w:top w:val="nil"/>
              <w:left w:val="nil"/>
              <w:bottom w:val="single" w:sz="4" w:space="0" w:color="auto"/>
              <w:right w:val="nil"/>
            </w:tcBorders>
            <w:shd w:val="clear" w:color="auto" w:fill="auto"/>
            <w:noWrap/>
            <w:vAlign w:val="bottom"/>
            <w:hideMark/>
          </w:tcPr>
          <w:p w14:paraId="5D1D925B" w14:textId="7FB7B223" w:rsidR="008E1452" w:rsidRPr="00C7242B" w:rsidRDefault="008E1452" w:rsidP="008E1452">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067</w:t>
            </w:r>
          </w:p>
        </w:tc>
        <w:tc>
          <w:tcPr>
            <w:tcW w:w="960" w:type="dxa"/>
            <w:tcBorders>
              <w:top w:val="nil"/>
              <w:left w:val="nil"/>
              <w:bottom w:val="single" w:sz="4" w:space="0" w:color="auto"/>
              <w:right w:val="nil"/>
            </w:tcBorders>
            <w:shd w:val="clear" w:color="auto" w:fill="auto"/>
            <w:noWrap/>
            <w:vAlign w:val="bottom"/>
            <w:hideMark/>
          </w:tcPr>
          <w:p w14:paraId="52849D9A" w14:textId="5B21E040" w:rsidR="008E1452" w:rsidRPr="00C7242B" w:rsidRDefault="008E1452" w:rsidP="008E1452">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418</w:t>
            </w:r>
          </w:p>
        </w:tc>
      </w:tr>
    </w:tbl>
    <w:p w14:paraId="4FD8B60B" w14:textId="303C83F9" w:rsidR="00C7242B" w:rsidRDefault="00C7242B" w:rsidP="00AB4B13">
      <w:r>
        <w:br w:type="page"/>
      </w:r>
      <w:bookmarkStart w:id="35" w:name="_Ref444590605"/>
      <w:r w:rsidR="00A35A83">
        <w:lastRenderedPageBreak/>
        <w:t xml:space="preserve">Table </w:t>
      </w:r>
      <w:fldSimple w:instr=" SEQ Table \* ARABIC ">
        <w:r w:rsidR="00570A76">
          <w:rPr>
            <w:noProof/>
          </w:rPr>
          <w:t>5</w:t>
        </w:r>
      </w:fldSimple>
      <w:bookmarkEnd w:id="35"/>
      <w:r w:rsidR="00A35A83">
        <w:t>.  Fraction and age distribution of Chinook in the diets of marine mammal predators in Puget Sound.</w:t>
      </w:r>
    </w:p>
    <w:tbl>
      <w:tblPr>
        <w:tblW w:w="7540" w:type="dxa"/>
        <w:tblLook w:val="04A0" w:firstRow="1" w:lastRow="0" w:firstColumn="1" w:lastColumn="0" w:noHBand="0" w:noVBand="1"/>
      </w:tblPr>
      <w:tblGrid>
        <w:gridCol w:w="1980"/>
        <w:gridCol w:w="1080"/>
        <w:gridCol w:w="764"/>
        <w:gridCol w:w="960"/>
        <w:gridCol w:w="960"/>
        <w:gridCol w:w="960"/>
        <w:gridCol w:w="960"/>
      </w:tblGrid>
      <w:tr w:rsidR="00A35A83" w:rsidRPr="00A35A83" w14:paraId="455732BD" w14:textId="77777777" w:rsidTr="00EA154C">
        <w:trPr>
          <w:trHeight w:val="300"/>
        </w:trPr>
        <w:tc>
          <w:tcPr>
            <w:tcW w:w="1980"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1080"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448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EA154C">
        <w:trPr>
          <w:trHeight w:val="300"/>
        </w:trPr>
        <w:tc>
          <w:tcPr>
            <w:tcW w:w="1980"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1080"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640"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smolt</w:t>
            </w:r>
          </w:p>
        </w:tc>
        <w:tc>
          <w:tcPr>
            <w:tcW w:w="960"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960"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960"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960"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A35A83" w:rsidRPr="00A35A83" w14:paraId="2A18D8EA" w14:textId="77777777" w:rsidTr="00EA154C">
        <w:trPr>
          <w:trHeight w:val="300"/>
        </w:trPr>
        <w:tc>
          <w:tcPr>
            <w:tcW w:w="1980" w:type="dxa"/>
            <w:tcBorders>
              <w:top w:val="nil"/>
              <w:left w:val="nil"/>
              <w:bottom w:val="nil"/>
              <w:right w:val="nil"/>
            </w:tcBorders>
            <w:shd w:val="clear" w:color="auto" w:fill="auto"/>
            <w:noWrap/>
            <w:vAlign w:val="bottom"/>
            <w:hideMark/>
          </w:tcPr>
          <w:p w14:paraId="5A62AC3D"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1080" w:type="dxa"/>
            <w:tcBorders>
              <w:top w:val="nil"/>
              <w:left w:val="nil"/>
              <w:bottom w:val="nil"/>
              <w:right w:val="nil"/>
            </w:tcBorders>
            <w:shd w:val="clear" w:color="auto" w:fill="auto"/>
            <w:noWrap/>
            <w:vAlign w:val="bottom"/>
            <w:hideMark/>
          </w:tcPr>
          <w:p w14:paraId="16767D4D"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640" w:type="dxa"/>
            <w:tcBorders>
              <w:top w:val="nil"/>
              <w:left w:val="nil"/>
              <w:bottom w:val="nil"/>
              <w:right w:val="nil"/>
            </w:tcBorders>
            <w:shd w:val="clear" w:color="auto" w:fill="auto"/>
            <w:noWrap/>
            <w:vAlign w:val="bottom"/>
            <w:hideMark/>
          </w:tcPr>
          <w:p w14:paraId="5AB19DFB"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31.0%</w:t>
            </w:r>
          </w:p>
        </w:tc>
        <w:tc>
          <w:tcPr>
            <w:tcW w:w="960" w:type="dxa"/>
            <w:tcBorders>
              <w:top w:val="nil"/>
              <w:left w:val="nil"/>
              <w:bottom w:val="nil"/>
              <w:right w:val="nil"/>
            </w:tcBorders>
            <w:shd w:val="clear" w:color="auto" w:fill="auto"/>
            <w:noWrap/>
            <w:vAlign w:val="bottom"/>
            <w:hideMark/>
          </w:tcPr>
          <w:p w14:paraId="6B068A10"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3.0%</w:t>
            </w:r>
          </w:p>
        </w:tc>
        <w:tc>
          <w:tcPr>
            <w:tcW w:w="960" w:type="dxa"/>
            <w:tcBorders>
              <w:top w:val="nil"/>
              <w:left w:val="nil"/>
              <w:bottom w:val="nil"/>
              <w:right w:val="nil"/>
            </w:tcBorders>
            <w:shd w:val="clear" w:color="auto" w:fill="auto"/>
            <w:noWrap/>
            <w:vAlign w:val="bottom"/>
            <w:hideMark/>
          </w:tcPr>
          <w:p w14:paraId="74EB6685"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3.0%</w:t>
            </w:r>
          </w:p>
        </w:tc>
        <w:tc>
          <w:tcPr>
            <w:tcW w:w="960" w:type="dxa"/>
            <w:tcBorders>
              <w:top w:val="nil"/>
              <w:left w:val="nil"/>
              <w:bottom w:val="nil"/>
              <w:right w:val="nil"/>
            </w:tcBorders>
            <w:shd w:val="clear" w:color="auto" w:fill="auto"/>
            <w:noWrap/>
            <w:vAlign w:val="bottom"/>
            <w:hideMark/>
          </w:tcPr>
          <w:p w14:paraId="05C8ECF0"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3.0%</w:t>
            </w:r>
          </w:p>
        </w:tc>
        <w:tc>
          <w:tcPr>
            <w:tcW w:w="960" w:type="dxa"/>
            <w:tcBorders>
              <w:top w:val="nil"/>
              <w:left w:val="nil"/>
              <w:bottom w:val="nil"/>
              <w:right w:val="nil"/>
            </w:tcBorders>
            <w:shd w:val="clear" w:color="auto" w:fill="auto"/>
            <w:noWrap/>
            <w:vAlign w:val="bottom"/>
            <w:hideMark/>
          </w:tcPr>
          <w:p w14:paraId="083666F7"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0.0%</w:t>
            </w:r>
          </w:p>
        </w:tc>
      </w:tr>
      <w:tr w:rsidR="00A35A83" w:rsidRPr="00A35A83" w14:paraId="44BFA1E2" w14:textId="77777777" w:rsidTr="00EA154C">
        <w:trPr>
          <w:trHeight w:val="300"/>
        </w:trPr>
        <w:tc>
          <w:tcPr>
            <w:tcW w:w="1980" w:type="dxa"/>
            <w:tcBorders>
              <w:top w:val="nil"/>
              <w:left w:val="nil"/>
              <w:bottom w:val="nil"/>
              <w:right w:val="nil"/>
            </w:tcBorders>
            <w:shd w:val="clear" w:color="auto" w:fill="auto"/>
            <w:noWrap/>
            <w:vAlign w:val="bottom"/>
            <w:hideMark/>
          </w:tcPr>
          <w:p w14:paraId="164651EA"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1080" w:type="dxa"/>
            <w:tcBorders>
              <w:top w:val="nil"/>
              <w:left w:val="nil"/>
              <w:bottom w:val="nil"/>
              <w:right w:val="nil"/>
            </w:tcBorders>
            <w:shd w:val="clear" w:color="auto" w:fill="auto"/>
            <w:noWrap/>
            <w:vAlign w:val="bottom"/>
            <w:hideMark/>
          </w:tcPr>
          <w:p w14:paraId="22C14DBC"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5%</w:t>
            </w:r>
          </w:p>
        </w:tc>
        <w:tc>
          <w:tcPr>
            <w:tcW w:w="640" w:type="dxa"/>
            <w:tcBorders>
              <w:top w:val="nil"/>
              <w:left w:val="nil"/>
              <w:bottom w:val="nil"/>
              <w:right w:val="nil"/>
            </w:tcBorders>
            <w:shd w:val="clear" w:color="auto" w:fill="auto"/>
            <w:noWrap/>
            <w:vAlign w:val="bottom"/>
            <w:hideMark/>
          </w:tcPr>
          <w:p w14:paraId="6CCFE2F6"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31.0%</w:t>
            </w:r>
          </w:p>
        </w:tc>
        <w:tc>
          <w:tcPr>
            <w:tcW w:w="960" w:type="dxa"/>
            <w:tcBorders>
              <w:top w:val="nil"/>
              <w:left w:val="nil"/>
              <w:bottom w:val="nil"/>
              <w:right w:val="nil"/>
            </w:tcBorders>
            <w:shd w:val="clear" w:color="auto" w:fill="auto"/>
            <w:noWrap/>
            <w:vAlign w:val="bottom"/>
            <w:hideMark/>
          </w:tcPr>
          <w:p w14:paraId="7E42E402"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17.3%</w:t>
            </w:r>
          </w:p>
        </w:tc>
        <w:tc>
          <w:tcPr>
            <w:tcW w:w="960" w:type="dxa"/>
            <w:tcBorders>
              <w:top w:val="nil"/>
              <w:left w:val="nil"/>
              <w:bottom w:val="nil"/>
              <w:right w:val="nil"/>
            </w:tcBorders>
            <w:shd w:val="clear" w:color="auto" w:fill="auto"/>
            <w:noWrap/>
            <w:vAlign w:val="bottom"/>
            <w:hideMark/>
          </w:tcPr>
          <w:p w14:paraId="67322F9D"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17.3%</w:t>
            </w:r>
          </w:p>
        </w:tc>
        <w:tc>
          <w:tcPr>
            <w:tcW w:w="960" w:type="dxa"/>
            <w:tcBorders>
              <w:top w:val="nil"/>
              <w:left w:val="nil"/>
              <w:bottom w:val="nil"/>
              <w:right w:val="nil"/>
            </w:tcBorders>
            <w:shd w:val="clear" w:color="auto" w:fill="auto"/>
            <w:noWrap/>
            <w:vAlign w:val="bottom"/>
            <w:hideMark/>
          </w:tcPr>
          <w:p w14:paraId="0B5982DD"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17.3%</w:t>
            </w:r>
          </w:p>
        </w:tc>
        <w:tc>
          <w:tcPr>
            <w:tcW w:w="960" w:type="dxa"/>
            <w:tcBorders>
              <w:top w:val="nil"/>
              <w:left w:val="nil"/>
              <w:bottom w:val="nil"/>
              <w:right w:val="nil"/>
            </w:tcBorders>
            <w:shd w:val="clear" w:color="auto" w:fill="auto"/>
            <w:noWrap/>
            <w:vAlign w:val="bottom"/>
            <w:hideMark/>
          </w:tcPr>
          <w:p w14:paraId="03FE1030"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17.3%</w:t>
            </w:r>
          </w:p>
        </w:tc>
      </w:tr>
      <w:tr w:rsidR="00A35A83" w:rsidRPr="00A35A83" w14:paraId="07B0A9AE" w14:textId="77777777" w:rsidTr="00EA154C">
        <w:trPr>
          <w:trHeight w:val="300"/>
        </w:trPr>
        <w:tc>
          <w:tcPr>
            <w:tcW w:w="1980" w:type="dxa"/>
            <w:tcBorders>
              <w:top w:val="nil"/>
              <w:left w:val="nil"/>
              <w:bottom w:val="nil"/>
              <w:right w:val="nil"/>
            </w:tcBorders>
            <w:shd w:val="clear" w:color="auto" w:fill="auto"/>
            <w:noWrap/>
            <w:vAlign w:val="bottom"/>
            <w:hideMark/>
          </w:tcPr>
          <w:p w14:paraId="06B22788"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ifornia sea lion</w:t>
            </w:r>
          </w:p>
        </w:tc>
        <w:tc>
          <w:tcPr>
            <w:tcW w:w="1080" w:type="dxa"/>
            <w:tcBorders>
              <w:top w:val="nil"/>
              <w:left w:val="nil"/>
              <w:bottom w:val="nil"/>
              <w:right w:val="nil"/>
            </w:tcBorders>
            <w:shd w:val="clear" w:color="auto" w:fill="auto"/>
            <w:noWrap/>
            <w:vAlign w:val="bottom"/>
            <w:hideMark/>
          </w:tcPr>
          <w:p w14:paraId="7BA34A5E"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3%</w:t>
            </w:r>
          </w:p>
        </w:tc>
        <w:tc>
          <w:tcPr>
            <w:tcW w:w="640" w:type="dxa"/>
            <w:tcBorders>
              <w:top w:val="nil"/>
              <w:left w:val="nil"/>
              <w:bottom w:val="nil"/>
              <w:right w:val="nil"/>
            </w:tcBorders>
            <w:shd w:val="clear" w:color="auto" w:fill="auto"/>
            <w:noWrap/>
            <w:vAlign w:val="bottom"/>
            <w:hideMark/>
          </w:tcPr>
          <w:p w14:paraId="426900AB"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16.0%</w:t>
            </w:r>
          </w:p>
        </w:tc>
        <w:tc>
          <w:tcPr>
            <w:tcW w:w="960" w:type="dxa"/>
            <w:tcBorders>
              <w:top w:val="nil"/>
              <w:left w:val="nil"/>
              <w:bottom w:val="nil"/>
              <w:right w:val="nil"/>
            </w:tcBorders>
            <w:shd w:val="clear" w:color="auto" w:fill="auto"/>
            <w:noWrap/>
            <w:vAlign w:val="bottom"/>
            <w:hideMark/>
          </w:tcPr>
          <w:p w14:paraId="514B7829"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1.0%</w:t>
            </w:r>
          </w:p>
        </w:tc>
        <w:tc>
          <w:tcPr>
            <w:tcW w:w="960" w:type="dxa"/>
            <w:tcBorders>
              <w:top w:val="nil"/>
              <w:left w:val="nil"/>
              <w:bottom w:val="nil"/>
              <w:right w:val="nil"/>
            </w:tcBorders>
            <w:shd w:val="clear" w:color="auto" w:fill="auto"/>
            <w:noWrap/>
            <w:vAlign w:val="bottom"/>
            <w:hideMark/>
          </w:tcPr>
          <w:p w14:paraId="574DA724"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1.0%</w:t>
            </w:r>
          </w:p>
        </w:tc>
        <w:tc>
          <w:tcPr>
            <w:tcW w:w="960" w:type="dxa"/>
            <w:tcBorders>
              <w:top w:val="nil"/>
              <w:left w:val="nil"/>
              <w:bottom w:val="nil"/>
              <w:right w:val="nil"/>
            </w:tcBorders>
            <w:shd w:val="clear" w:color="auto" w:fill="auto"/>
            <w:noWrap/>
            <w:vAlign w:val="bottom"/>
            <w:hideMark/>
          </w:tcPr>
          <w:p w14:paraId="5911FFA5"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1.0%</w:t>
            </w:r>
          </w:p>
        </w:tc>
        <w:tc>
          <w:tcPr>
            <w:tcW w:w="960" w:type="dxa"/>
            <w:tcBorders>
              <w:top w:val="nil"/>
              <w:left w:val="nil"/>
              <w:bottom w:val="nil"/>
              <w:right w:val="nil"/>
            </w:tcBorders>
            <w:shd w:val="clear" w:color="auto" w:fill="auto"/>
            <w:noWrap/>
            <w:vAlign w:val="bottom"/>
            <w:hideMark/>
          </w:tcPr>
          <w:p w14:paraId="2289488A"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21.0%</w:t>
            </w:r>
          </w:p>
        </w:tc>
      </w:tr>
      <w:tr w:rsidR="00A35A83" w:rsidRPr="00A35A83" w14:paraId="2EB92101" w14:textId="77777777" w:rsidTr="00EA154C">
        <w:trPr>
          <w:trHeight w:val="300"/>
        </w:trPr>
        <w:tc>
          <w:tcPr>
            <w:tcW w:w="1980" w:type="dxa"/>
            <w:tcBorders>
              <w:top w:val="nil"/>
              <w:left w:val="nil"/>
              <w:bottom w:val="single" w:sz="4" w:space="0" w:color="auto"/>
              <w:right w:val="nil"/>
            </w:tcBorders>
            <w:shd w:val="clear" w:color="auto" w:fill="auto"/>
            <w:noWrap/>
            <w:vAlign w:val="bottom"/>
            <w:hideMark/>
          </w:tcPr>
          <w:p w14:paraId="1F6A3FFF"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1080" w:type="dxa"/>
            <w:tcBorders>
              <w:top w:val="nil"/>
              <w:left w:val="nil"/>
              <w:bottom w:val="single" w:sz="4" w:space="0" w:color="auto"/>
              <w:right w:val="nil"/>
            </w:tcBorders>
            <w:shd w:val="clear" w:color="auto" w:fill="auto"/>
            <w:noWrap/>
            <w:vAlign w:val="bottom"/>
            <w:hideMark/>
          </w:tcPr>
          <w:p w14:paraId="4A25CD90"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640" w:type="dxa"/>
            <w:tcBorders>
              <w:top w:val="nil"/>
              <w:left w:val="nil"/>
              <w:bottom w:val="single" w:sz="4" w:space="0" w:color="auto"/>
              <w:right w:val="nil"/>
            </w:tcBorders>
            <w:shd w:val="clear" w:color="auto" w:fill="auto"/>
            <w:noWrap/>
            <w:vAlign w:val="bottom"/>
            <w:hideMark/>
          </w:tcPr>
          <w:p w14:paraId="274BE26F"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0.0%</w:t>
            </w:r>
          </w:p>
        </w:tc>
        <w:tc>
          <w:tcPr>
            <w:tcW w:w="960" w:type="dxa"/>
            <w:tcBorders>
              <w:top w:val="nil"/>
              <w:left w:val="nil"/>
              <w:bottom w:val="single" w:sz="4" w:space="0" w:color="auto"/>
              <w:right w:val="nil"/>
            </w:tcBorders>
            <w:shd w:val="clear" w:color="auto" w:fill="auto"/>
            <w:noWrap/>
            <w:vAlign w:val="bottom"/>
            <w:hideMark/>
          </w:tcPr>
          <w:p w14:paraId="253A7CFD"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4.0%</w:t>
            </w:r>
          </w:p>
        </w:tc>
        <w:tc>
          <w:tcPr>
            <w:tcW w:w="960" w:type="dxa"/>
            <w:tcBorders>
              <w:top w:val="nil"/>
              <w:left w:val="nil"/>
              <w:bottom w:val="single" w:sz="4" w:space="0" w:color="auto"/>
              <w:right w:val="nil"/>
            </w:tcBorders>
            <w:shd w:val="clear" w:color="auto" w:fill="auto"/>
            <w:noWrap/>
            <w:vAlign w:val="bottom"/>
            <w:hideMark/>
          </w:tcPr>
          <w:p w14:paraId="4FD9C662"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35.0%</w:t>
            </w:r>
          </w:p>
        </w:tc>
        <w:tc>
          <w:tcPr>
            <w:tcW w:w="960" w:type="dxa"/>
            <w:tcBorders>
              <w:top w:val="nil"/>
              <w:left w:val="nil"/>
              <w:bottom w:val="single" w:sz="4" w:space="0" w:color="auto"/>
              <w:right w:val="nil"/>
            </w:tcBorders>
            <w:shd w:val="clear" w:color="auto" w:fill="auto"/>
            <w:noWrap/>
            <w:vAlign w:val="bottom"/>
            <w:hideMark/>
          </w:tcPr>
          <w:p w14:paraId="709C7A96"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2.0%</w:t>
            </w:r>
          </w:p>
        </w:tc>
        <w:tc>
          <w:tcPr>
            <w:tcW w:w="960" w:type="dxa"/>
            <w:tcBorders>
              <w:top w:val="nil"/>
              <w:left w:val="nil"/>
              <w:bottom w:val="single" w:sz="4" w:space="0" w:color="auto"/>
              <w:right w:val="nil"/>
            </w:tcBorders>
            <w:shd w:val="clear" w:color="auto" w:fill="auto"/>
            <w:noWrap/>
            <w:vAlign w:val="bottom"/>
            <w:hideMark/>
          </w:tcPr>
          <w:p w14:paraId="3E17B64B" w14:textId="77777777" w:rsidR="00A35A83" w:rsidRPr="00A35A83" w:rsidRDefault="00A35A83" w:rsidP="00A35A83">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9.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07F5652F" w:rsidR="00B93AB7" w:rsidRDefault="00D65319" w:rsidP="00AB4B13">
      <w:bookmarkStart w:id="36" w:name="_Ref444596282"/>
      <w:r>
        <w:lastRenderedPageBreak/>
        <w:t xml:space="preserve">Table </w:t>
      </w:r>
      <w:fldSimple w:instr=" SEQ Table \* ARABIC ">
        <w:r w:rsidR="00570A76">
          <w:rPr>
            <w:noProof/>
          </w:rPr>
          <w:t>6</w:t>
        </w:r>
      </w:fldSimple>
      <w:bookmarkEnd w:id="36"/>
      <w:r>
        <w:t>.  Maximum daily energetics demands by sex for adult predator</w:t>
      </w:r>
      <w:r w:rsidR="00055201">
        <w:t>s</w:t>
      </w:r>
      <w:r>
        <w:t xml:space="preserve">, and the maximum daily </w:t>
      </w:r>
      <w:r w:rsidR="00055201">
        <w:t xml:space="preserve">number </w:t>
      </w:r>
      <w:r>
        <w:t>of juvenile and adult Chinook salmon</w:t>
      </w:r>
      <w:r w:rsidR="00055201">
        <w:t xml:space="preserve"> that are consumed.</w:t>
      </w:r>
    </w:p>
    <w:tbl>
      <w:tblPr>
        <w:tblW w:w="9566"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EA154C">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cal)</w:t>
            </w:r>
          </w:p>
        </w:tc>
        <w:tc>
          <w:tcPr>
            <w:tcW w:w="240"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 consumption</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 consumption</w:t>
            </w:r>
          </w:p>
        </w:tc>
      </w:tr>
      <w:tr w:rsidR="00D65319" w:rsidRPr="00D65319" w14:paraId="2DC983A6" w14:textId="77777777" w:rsidTr="00EA154C">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580" w:type="dxa"/>
            <w:tcBorders>
              <w:top w:val="nil"/>
              <w:left w:val="nil"/>
              <w:bottom w:val="single" w:sz="4" w:space="0" w:color="auto"/>
              <w:right w:val="nil"/>
            </w:tcBorders>
            <w:shd w:val="clear" w:color="auto" w:fill="auto"/>
            <w:noWrap/>
            <w:vAlign w:val="bottom"/>
            <w:hideMark/>
          </w:tcPr>
          <w:p w14:paraId="6A96128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c>
          <w:tcPr>
            <w:tcW w:w="240"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6ED7D4B0" w:rsidR="00D65319" w:rsidRPr="00D65319" w:rsidRDefault="00055201"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D65319" w:rsidRPr="00D65319" w14:paraId="342B7955" w14:textId="77777777" w:rsidTr="00EA154C">
        <w:trPr>
          <w:trHeight w:val="300"/>
        </w:trPr>
        <w:tc>
          <w:tcPr>
            <w:tcW w:w="2070" w:type="dxa"/>
            <w:tcBorders>
              <w:top w:val="nil"/>
              <w:left w:val="nil"/>
              <w:bottom w:val="nil"/>
              <w:right w:val="nil"/>
            </w:tcBorders>
            <w:shd w:val="clear" w:color="auto" w:fill="auto"/>
            <w:noWrap/>
            <w:vAlign w:val="bottom"/>
            <w:hideMark/>
          </w:tcPr>
          <w:p w14:paraId="26CC53E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bottom"/>
            <w:hideMark/>
          </w:tcPr>
          <w:p w14:paraId="07BC2555"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3,563</w:t>
            </w:r>
          </w:p>
        </w:tc>
        <w:tc>
          <w:tcPr>
            <w:tcW w:w="1580" w:type="dxa"/>
            <w:tcBorders>
              <w:top w:val="nil"/>
              <w:left w:val="nil"/>
              <w:bottom w:val="nil"/>
              <w:right w:val="nil"/>
            </w:tcBorders>
            <w:shd w:val="clear" w:color="auto" w:fill="auto"/>
            <w:noWrap/>
            <w:vAlign w:val="bottom"/>
            <w:hideMark/>
          </w:tcPr>
          <w:p w14:paraId="57F0E1E1"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3,539</w:t>
            </w:r>
          </w:p>
        </w:tc>
        <w:tc>
          <w:tcPr>
            <w:tcW w:w="240" w:type="dxa"/>
            <w:tcBorders>
              <w:top w:val="nil"/>
              <w:left w:val="nil"/>
              <w:bottom w:val="nil"/>
              <w:right w:val="nil"/>
            </w:tcBorders>
            <w:shd w:val="clear" w:color="auto" w:fill="auto"/>
            <w:noWrap/>
            <w:vAlign w:val="bottom"/>
            <w:hideMark/>
          </w:tcPr>
          <w:p w14:paraId="4F1650D3"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71D9AA2B" w:rsidR="00D65319" w:rsidRPr="00D65319" w:rsidRDefault="00B94A7B" w:rsidP="00D65319">
            <w:pPr>
              <w:spacing w:before="0" w:after="0" w:line="240" w:lineRule="auto"/>
              <w:ind w:firstLine="0"/>
              <w:jc w:val="right"/>
              <w:rPr>
                <w:rFonts w:ascii="Calibri" w:eastAsia="Times New Roman" w:hAnsi="Calibri"/>
                <w:color w:val="000000"/>
                <w:sz w:val="22"/>
                <w:szCs w:val="22"/>
              </w:rPr>
            </w:pPr>
            <w:r>
              <w:rPr>
                <w:rFonts w:ascii="Calibri" w:eastAsia="Times New Roman" w:hAnsi="Calibri"/>
                <w:color w:val="000000"/>
                <w:sz w:val="22"/>
                <w:szCs w:val="22"/>
              </w:rPr>
              <w:t>5.4</w:t>
            </w:r>
          </w:p>
        </w:tc>
        <w:tc>
          <w:tcPr>
            <w:tcW w:w="1296" w:type="dxa"/>
            <w:tcBorders>
              <w:top w:val="nil"/>
              <w:left w:val="nil"/>
              <w:bottom w:val="nil"/>
              <w:right w:val="nil"/>
            </w:tcBorders>
            <w:shd w:val="clear" w:color="auto" w:fill="auto"/>
            <w:noWrap/>
            <w:vAlign w:val="bottom"/>
            <w:hideMark/>
          </w:tcPr>
          <w:p w14:paraId="5707EBCC" w14:textId="3DEFB40E" w:rsidR="00D65319" w:rsidRPr="00D65319" w:rsidRDefault="00B94A7B" w:rsidP="00D65319">
            <w:pPr>
              <w:spacing w:before="0" w:after="0" w:line="240" w:lineRule="auto"/>
              <w:ind w:firstLine="0"/>
              <w:jc w:val="right"/>
              <w:rPr>
                <w:rFonts w:ascii="Calibri" w:eastAsia="Times New Roman" w:hAnsi="Calibri"/>
                <w:color w:val="000000"/>
                <w:sz w:val="22"/>
                <w:szCs w:val="22"/>
              </w:rPr>
            </w:pPr>
            <w:r>
              <w:rPr>
                <w:rFonts w:ascii="Calibri" w:eastAsia="Times New Roman" w:hAnsi="Calibri"/>
                <w:color w:val="000000"/>
                <w:sz w:val="22"/>
                <w:szCs w:val="22"/>
              </w:rPr>
              <w:t>5.3</w:t>
            </w:r>
          </w:p>
        </w:tc>
        <w:tc>
          <w:tcPr>
            <w:tcW w:w="266" w:type="dxa"/>
            <w:tcBorders>
              <w:top w:val="nil"/>
              <w:left w:val="nil"/>
              <w:bottom w:val="nil"/>
              <w:right w:val="nil"/>
            </w:tcBorders>
            <w:shd w:val="clear" w:color="auto" w:fill="auto"/>
            <w:noWrap/>
            <w:vAlign w:val="bottom"/>
            <w:hideMark/>
          </w:tcPr>
          <w:p w14:paraId="65EDCA92"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03</w:t>
            </w:r>
          </w:p>
        </w:tc>
        <w:tc>
          <w:tcPr>
            <w:tcW w:w="1076" w:type="dxa"/>
            <w:tcBorders>
              <w:top w:val="nil"/>
              <w:left w:val="nil"/>
              <w:bottom w:val="nil"/>
              <w:right w:val="nil"/>
            </w:tcBorders>
            <w:shd w:val="clear" w:color="auto" w:fill="auto"/>
            <w:noWrap/>
            <w:vAlign w:val="bottom"/>
            <w:hideMark/>
          </w:tcPr>
          <w:p w14:paraId="6F4B3B36"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03</w:t>
            </w:r>
          </w:p>
        </w:tc>
      </w:tr>
      <w:tr w:rsidR="00D65319" w:rsidRPr="00D65319" w14:paraId="35EA12DA" w14:textId="77777777" w:rsidTr="00EA154C">
        <w:trPr>
          <w:trHeight w:val="300"/>
        </w:trPr>
        <w:tc>
          <w:tcPr>
            <w:tcW w:w="2070" w:type="dxa"/>
            <w:tcBorders>
              <w:top w:val="nil"/>
              <w:left w:val="nil"/>
              <w:bottom w:val="nil"/>
              <w:right w:val="nil"/>
            </w:tcBorders>
            <w:shd w:val="clear" w:color="auto" w:fill="auto"/>
            <w:noWrap/>
            <w:vAlign w:val="bottom"/>
            <w:hideMark/>
          </w:tcPr>
          <w:p w14:paraId="02DA8F52"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42,343</w:t>
            </w:r>
          </w:p>
        </w:tc>
        <w:tc>
          <w:tcPr>
            <w:tcW w:w="1580" w:type="dxa"/>
            <w:tcBorders>
              <w:top w:val="nil"/>
              <w:left w:val="nil"/>
              <w:bottom w:val="nil"/>
              <w:right w:val="nil"/>
            </w:tcBorders>
            <w:shd w:val="clear" w:color="auto" w:fill="auto"/>
            <w:noWrap/>
            <w:vAlign w:val="bottom"/>
            <w:hideMark/>
          </w:tcPr>
          <w:p w14:paraId="700EF318"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22,592</w:t>
            </w:r>
          </w:p>
        </w:tc>
        <w:tc>
          <w:tcPr>
            <w:tcW w:w="240" w:type="dxa"/>
            <w:tcBorders>
              <w:top w:val="nil"/>
              <w:left w:val="nil"/>
              <w:bottom w:val="nil"/>
              <w:right w:val="nil"/>
            </w:tcBorders>
            <w:shd w:val="clear" w:color="auto" w:fill="auto"/>
            <w:noWrap/>
            <w:vAlign w:val="bottom"/>
            <w:hideMark/>
          </w:tcPr>
          <w:p w14:paraId="0890D6EF"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2.1</w:t>
            </w:r>
          </w:p>
        </w:tc>
        <w:tc>
          <w:tcPr>
            <w:tcW w:w="1296" w:type="dxa"/>
            <w:tcBorders>
              <w:top w:val="nil"/>
              <w:left w:val="nil"/>
              <w:bottom w:val="nil"/>
              <w:right w:val="nil"/>
            </w:tcBorders>
            <w:shd w:val="clear" w:color="auto" w:fill="auto"/>
            <w:noWrap/>
            <w:vAlign w:val="bottom"/>
            <w:hideMark/>
          </w:tcPr>
          <w:p w14:paraId="00FAD62A"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1.1</w:t>
            </w:r>
          </w:p>
        </w:tc>
        <w:tc>
          <w:tcPr>
            <w:tcW w:w="266" w:type="dxa"/>
            <w:tcBorders>
              <w:top w:val="nil"/>
              <w:left w:val="nil"/>
              <w:bottom w:val="nil"/>
              <w:right w:val="nil"/>
            </w:tcBorders>
            <w:shd w:val="clear" w:color="auto" w:fill="auto"/>
            <w:noWrap/>
            <w:vAlign w:val="bottom"/>
            <w:hideMark/>
          </w:tcPr>
          <w:p w14:paraId="31F6CCC5"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13</w:t>
            </w:r>
          </w:p>
        </w:tc>
      </w:tr>
      <w:tr w:rsidR="00D65319" w:rsidRPr="00D65319" w14:paraId="7E248E83" w14:textId="77777777" w:rsidTr="00EA154C">
        <w:trPr>
          <w:trHeight w:val="300"/>
        </w:trPr>
        <w:tc>
          <w:tcPr>
            <w:tcW w:w="2070" w:type="dxa"/>
            <w:tcBorders>
              <w:top w:val="nil"/>
              <w:left w:val="nil"/>
              <w:bottom w:val="nil"/>
              <w:right w:val="nil"/>
            </w:tcBorders>
            <w:shd w:val="clear" w:color="auto" w:fill="auto"/>
            <w:noWrap/>
            <w:vAlign w:val="bottom"/>
            <w:hideMark/>
          </w:tcPr>
          <w:p w14:paraId="6FE1FF4C"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16,959</w:t>
            </w:r>
          </w:p>
        </w:tc>
        <w:tc>
          <w:tcPr>
            <w:tcW w:w="1580" w:type="dxa"/>
            <w:tcBorders>
              <w:top w:val="nil"/>
              <w:left w:val="nil"/>
              <w:bottom w:val="nil"/>
              <w:right w:val="nil"/>
            </w:tcBorders>
            <w:shd w:val="clear" w:color="auto" w:fill="auto"/>
            <w:noWrap/>
            <w:vAlign w:val="bottom"/>
            <w:hideMark/>
          </w:tcPr>
          <w:p w14:paraId="026022E8"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6,416</w:t>
            </w:r>
          </w:p>
        </w:tc>
        <w:tc>
          <w:tcPr>
            <w:tcW w:w="240" w:type="dxa"/>
            <w:tcBorders>
              <w:top w:val="nil"/>
              <w:left w:val="nil"/>
              <w:bottom w:val="nil"/>
              <w:right w:val="nil"/>
            </w:tcBorders>
            <w:shd w:val="clear" w:color="auto" w:fill="auto"/>
            <w:noWrap/>
            <w:vAlign w:val="bottom"/>
            <w:hideMark/>
          </w:tcPr>
          <w:p w14:paraId="3D27C432"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2</w:t>
            </w:r>
          </w:p>
        </w:tc>
        <w:tc>
          <w:tcPr>
            <w:tcW w:w="1296" w:type="dxa"/>
            <w:tcBorders>
              <w:top w:val="nil"/>
              <w:left w:val="nil"/>
              <w:bottom w:val="nil"/>
              <w:right w:val="nil"/>
            </w:tcBorders>
            <w:shd w:val="clear" w:color="auto" w:fill="auto"/>
            <w:noWrap/>
            <w:vAlign w:val="bottom"/>
            <w:hideMark/>
          </w:tcPr>
          <w:p w14:paraId="11E9B0FD"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NA</w:t>
            </w:r>
          </w:p>
        </w:tc>
        <w:tc>
          <w:tcPr>
            <w:tcW w:w="266" w:type="dxa"/>
            <w:tcBorders>
              <w:top w:val="nil"/>
              <w:left w:val="nil"/>
              <w:bottom w:val="nil"/>
              <w:right w:val="nil"/>
            </w:tcBorders>
            <w:shd w:val="clear" w:color="auto" w:fill="auto"/>
            <w:noWrap/>
            <w:vAlign w:val="bottom"/>
            <w:hideMark/>
          </w:tcPr>
          <w:p w14:paraId="4D37A7FC"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12</w:t>
            </w:r>
          </w:p>
        </w:tc>
        <w:tc>
          <w:tcPr>
            <w:tcW w:w="1076" w:type="dxa"/>
            <w:tcBorders>
              <w:top w:val="nil"/>
              <w:left w:val="nil"/>
              <w:bottom w:val="nil"/>
              <w:right w:val="nil"/>
            </w:tcBorders>
            <w:shd w:val="clear" w:color="auto" w:fill="auto"/>
            <w:noWrap/>
            <w:vAlign w:val="bottom"/>
            <w:hideMark/>
          </w:tcPr>
          <w:p w14:paraId="51567DCA"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NA</w:t>
            </w:r>
          </w:p>
        </w:tc>
      </w:tr>
      <w:tr w:rsidR="00D65319" w:rsidRPr="00D65319" w14:paraId="75584553" w14:textId="77777777" w:rsidTr="00EA154C">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281,085</w:t>
            </w:r>
          </w:p>
        </w:tc>
        <w:tc>
          <w:tcPr>
            <w:tcW w:w="1580" w:type="dxa"/>
            <w:tcBorders>
              <w:top w:val="nil"/>
              <w:left w:val="nil"/>
              <w:bottom w:val="single" w:sz="4" w:space="0" w:color="auto"/>
              <w:right w:val="nil"/>
            </w:tcBorders>
            <w:shd w:val="clear" w:color="auto" w:fill="auto"/>
            <w:noWrap/>
            <w:vAlign w:val="bottom"/>
            <w:hideMark/>
          </w:tcPr>
          <w:p w14:paraId="5F5B7D7C"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154,685</w:t>
            </w:r>
          </w:p>
        </w:tc>
        <w:tc>
          <w:tcPr>
            <w:tcW w:w="240" w:type="dxa"/>
            <w:tcBorders>
              <w:top w:val="nil"/>
              <w:left w:val="nil"/>
              <w:bottom w:val="single" w:sz="4" w:space="0" w:color="auto"/>
              <w:right w:val="nil"/>
            </w:tcBorders>
            <w:shd w:val="clear" w:color="auto" w:fill="auto"/>
            <w:noWrap/>
            <w:vAlign w:val="bottom"/>
            <w:hideMark/>
          </w:tcPr>
          <w:p w14:paraId="53E9F302"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511C8252"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0</w:t>
            </w:r>
          </w:p>
        </w:tc>
        <w:tc>
          <w:tcPr>
            <w:tcW w:w="1296" w:type="dxa"/>
            <w:tcBorders>
              <w:top w:val="nil"/>
              <w:left w:val="nil"/>
              <w:bottom w:val="single" w:sz="4" w:space="0" w:color="auto"/>
              <w:right w:val="nil"/>
            </w:tcBorders>
            <w:shd w:val="clear" w:color="auto" w:fill="auto"/>
            <w:noWrap/>
            <w:vAlign w:val="bottom"/>
            <w:hideMark/>
          </w:tcPr>
          <w:p w14:paraId="4DC06186"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0.0</w:t>
            </w:r>
          </w:p>
        </w:tc>
        <w:tc>
          <w:tcPr>
            <w:tcW w:w="266" w:type="dxa"/>
            <w:tcBorders>
              <w:top w:val="nil"/>
              <w:left w:val="nil"/>
              <w:bottom w:val="single" w:sz="4" w:space="0" w:color="auto"/>
              <w:right w:val="nil"/>
            </w:tcBorders>
            <w:shd w:val="clear" w:color="auto" w:fill="auto"/>
            <w:noWrap/>
            <w:vAlign w:val="bottom"/>
            <w:hideMark/>
          </w:tcPr>
          <w:p w14:paraId="686A346F"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4D6A6F99"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19.82</w:t>
            </w:r>
          </w:p>
        </w:tc>
        <w:tc>
          <w:tcPr>
            <w:tcW w:w="1076" w:type="dxa"/>
            <w:tcBorders>
              <w:top w:val="nil"/>
              <w:left w:val="nil"/>
              <w:bottom w:val="single" w:sz="4" w:space="0" w:color="auto"/>
              <w:right w:val="nil"/>
            </w:tcBorders>
            <w:shd w:val="clear" w:color="auto" w:fill="auto"/>
            <w:noWrap/>
            <w:vAlign w:val="bottom"/>
            <w:hideMark/>
          </w:tcPr>
          <w:p w14:paraId="0748224B" w14:textId="77777777" w:rsidR="00D65319" w:rsidRPr="00D65319" w:rsidRDefault="00D65319" w:rsidP="00D65319">
            <w:pPr>
              <w:spacing w:before="0" w:after="0" w:line="240" w:lineRule="auto"/>
              <w:ind w:firstLine="0"/>
              <w:jc w:val="right"/>
              <w:rPr>
                <w:rFonts w:ascii="Calibri" w:eastAsia="Times New Roman" w:hAnsi="Calibri"/>
                <w:color w:val="000000"/>
                <w:sz w:val="22"/>
                <w:szCs w:val="22"/>
              </w:rPr>
            </w:pPr>
            <w:r w:rsidRPr="00D65319">
              <w:rPr>
                <w:rFonts w:ascii="Calibri" w:eastAsia="Times New Roman" w:hAnsi="Calibri"/>
                <w:color w:val="000000"/>
                <w:sz w:val="22"/>
                <w:szCs w:val="22"/>
              </w:rPr>
              <w:t>10.90</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sts (</w:t>
      </w:r>
      <m:oMath>
        <m:r>
          <m:rPr>
            <m:sty m:val="p"/>
          </m:rPr>
          <w:rPr>
            <w:rFonts w:ascii="Cambria Math" w:hAnsi="Cambria Math"/>
          </w:rPr>
          <m:t>PC</m:t>
        </m:r>
      </m:oMath>
      <w:r>
        <w:t xml:space="preserve"> and </w:t>
      </w:r>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BA31F1"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r>
        <w:t xml:space="preserve">wher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77777777" w:rsidR="009E5941" w:rsidRDefault="009E5941" w:rsidP="00BE7E7F">
      <w:pPr>
        <w:ind w:firstLine="0"/>
      </w:pPr>
      <w:r>
        <w:t>The lactation and gestation costs listed below are conditional on a female actually producing offspring. For harbor seals the fecundity rate is 0.91 (Howard et al. 2013) and for Steller sea lions the fecundity rate is 0.63 (Winship et al. 2002). There are no gestation or lactation costs calculated for killer whales.</w:t>
      </w:r>
    </w:p>
    <w:p w14:paraId="2AA71921" w14:textId="77777777"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ly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reproduction costs. The killer whale literature does not separate the production </w:t>
      </w:r>
      <w:r>
        <w:lastRenderedPageBreak/>
        <w:t>costs from the activity costs, since they are such a minimal cost compared to the activity costs. The gestation periods of the pinnipeds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5E4E9092" w:rsidR="009E5941" w:rsidRDefault="00095303" w:rsidP="000562D3">
      <w:bookmarkStart w:id="37" w:name="_Ref445665201"/>
      <w:r>
        <w:t xml:space="preserve">Table A- </w:t>
      </w:r>
      <w:fldSimple w:instr=" SEQ Table_A- \* ARABIC ">
        <w:r>
          <w:rPr>
            <w:noProof/>
          </w:rPr>
          <w:t>1</w:t>
        </w:r>
      </w:fldSimple>
      <w:bookmarkEnd w:id="37"/>
      <w:r w:rsidR="009E5941">
        <w:t xml:space="preserve">.  Summary of </w:t>
      </w:r>
      <w:r w:rsidR="00BE7E7F">
        <w:t>re</w:t>
      </w:r>
      <w:r w:rsidR="009E5941">
        <w:t>production costs by predator.</w:t>
      </w:r>
    </w:p>
    <w:tbl>
      <w:tblPr>
        <w:tblW w:w="0" w:type="pct"/>
        <w:tblLook w:val="04A0" w:firstRow="1" w:lastRow="0" w:firstColumn="1" w:lastColumn="0" w:noHBand="0" w:noVBand="1"/>
      </w:tblPr>
      <w:tblGrid>
        <w:gridCol w:w="1004"/>
        <w:gridCol w:w="1553"/>
        <w:gridCol w:w="4227"/>
        <w:gridCol w:w="1856"/>
      </w:tblGrid>
      <w:tr w:rsidR="009E5941" w:rsidRPr="00F52E41" w14:paraId="58A9ACA3" w14:textId="77777777" w:rsidTr="000562D3">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0562D3">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1D6F63">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r w:rsidRPr="00F52E41">
              <w:t>Winship et al. (2002)</w:t>
            </w:r>
          </w:p>
        </w:tc>
      </w:tr>
      <w:tr w:rsidR="009E5941" w:rsidRPr="00F52E41" w14:paraId="0B9BD68A" w14:textId="77777777" w:rsidTr="001D6F63">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77777777" w:rsidR="009E5941" w:rsidRPr="00F52E41" w:rsidRDefault="009E5941" w:rsidP="001D6F63">
            <w:pPr>
              <w:pStyle w:val="Table"/>
            </w:pPr>
            <w:r w:rsidRPr="00F52E41">
              <w:t>NA</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1D6F63">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77777777" w:rsidR="009E5941" w:rsidRPr="00F52E41" w:rsidRDefault="009E5941" w:rsidP="001D6F63">
            <w:pPr>
              <w:pStyle w:val="Table"/>
            </w:pPr>
            <w:r w:rsidRPr="00F52E41">
              <w:t>NA</w:t>
            </w:r>
          </w:p>
        </w:tc>
        <w:tc>
          <w:tcPr>
            <w:tcW w:w="0" w:type="auto"/>
          </w:tcPr>
          <w:p w14:paraId="02339007" w14:textId="77777777" w:rsidR="009E5941" w:rsidRPr="00F52E41" w:rsidRDefault="009E5941" w:rsidP="001D6F63">
            <w:pPr>
              <w:pStyle w:val="Table"/>
            </w:pPr>
            <w:r w:rsidRPr="00F52E41">
              <w:t>Noren (2011)</w:t>
            </w:r>
          </w:p>
        </w:tc>
      </w:tr>
      <w:tr w:rsidR="009E5941" w:rsidRPr="00F52E41" w14:paraId="2A5BA398" w14:textId="77777777" w:rsidTr="001D6F63">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1D6F63">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1D6F63">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BA31F1"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r w:rsidRPr="00F52E41">
              <w:t>Winship et al. (2002)</w:t>
            </w:r>
          </w:p>
        </w:tc>
      </w:tr>
      <w:tr w:rsidR="009E5941" w:rsidRPr="00F52E41" w14:paraId="7BAE80C7" w14:textId="77777777" w:rsidTr="001D6F63">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7777777" w:rsidR="009E5941" w:rsidRPr="00F52E41" w:rsidRDefault="009E5941" w:rsidP="001D6F63">
            <w:pPr>
              <w:pStyle w:val="Table"/>
            </w:pPr>
            <w:r w:rsidRPr="00F52E41">
              <w:t>NA</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1D6F63">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77777777" w:rsidR="009E5941" w:rsidRPr="00F52E41" w:rsidRDefault="009E5941" w:rsidP="001D6F63">
            <w:pPr>
              <w:pStyle w:val="Table"/>
            </w:pPr>
            <w:r w:rsidRPr="00F52E41">
              <w:t>NA</w:t>
            </w:r>
          </w:p>
        </w:tc>
        <w:tc>
          <w:tcPr>
            <w:tcW w:w="0" w:type="auto"/>
          </w:tcPr>
          <w:p w14:paraId="206D15CA" w14:textId="77777777" w:rsidR="009E5941" w:rsidRPr="00F52E41" w:rsidRDefault="009E5941" w:rsidP="001D6F63">
            <w:pPr>
              <w:pStyle w:val="Table"/>
            </w:pPr>
            <w:r w:rsidRPr="00F52E41">
              <w:t>Noren (2011)</w:t>
            </w:r>
          </w:p>
        </w:tc>
      </w:tr>
      <w:tr w:rsidR="009E5941" w:rsidRPr="00F52E41" w14:paraId="2113F628" w14:textId="77777777" w:rsidTr="001D6F63">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1D6F63">
        <w:tc>
          <w:tcPr>
            <w:tcW w:w="0" w:type="auto"/>
          </w:tcPr>
          <w:p w14:paraId="15D723B7" w14:textId="77777777" w:rsidR="009E5941" w:rsidRPr="002246F7" w:rsidRDefault="00BA31F1"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1D6F63">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r w:rsidRPr="00F52E41">
              <w:t>Winship et al. (2002)</w:t>
            </w:r>
          </w:p>
        </w:tc>
      </w:tr>
      <w:tr w:rsidR="009E5941" w:rsidRPr="00F52E41" w14:paraId="477E0502" w14:textId="77777777" w:rsidTr="000562D3">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7777777" w:rsidR="009E5941" w:rsidRPr="00F52E41" w:rsidRDefault="009E5941" w:rsidP="001D6F63">
            <w:pPr>
              <w:pStyle w:val="Table"/>
            </w:pPr>
            <w:r w:rsidRPr="00F52E41">
              <w:t>NA</w:t>
            </w:r>
          </w:p>
        </w:tc>
        <w:tc>
          <w:tcPr>
            <w:tcW w:w="0" w:type="auto"/>
          </w:tcPr>
          <w:p w14:paraId="4369A8D0" w14:textId="77777777" w:rsidR="009E5941" w:rsidRPr="00F52E41" w:rsidRDefault="009E5941" w:rsidP="001D6F63">
            <w:pPr>
              <w:pStyle w:val="Table"/>
            </w:pPr>
          </w:p>
        </w:tc>
      </w:tr>
      <w:tr w:rsidR="009E5941" w:rsidRPr="00F52E41" w14:paraId="352ABBD7" w14:textId="77777777" w:rsidTr="000562D3">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77777777" w:rsidR="009E5941" w:rsidRPr="00F52E41" w:rsidRDefault="009E5941" w:rsidP="001D6F63">
            <w:pPr>
              <w:pStyle w:val="Table"/>
            </w:pPr>
            <w:r w:rsidRPr="00F52E41">
              <w:t>NA</w:t>
            </w:r>
          </w:p>
        </w:tc>
        <w:tc>
          <w:tcPr>
            <w:tcW w:w="0" w:type="auto"/>
            <w:tcBorders>
              <w:bottom w:val="single" w:sz="4" w:space="0" w:color="auto"/>
            </w:tcBorders>
          </w:tcPr>
          <w:p w14:paraId="57A37776" w14:textId="77777777" w:rsidR="009E5941" w:rsidRPr="00F52E41" w:rsidRDefault="009E5941" w:rsidP="001D6F63">
            <w:pPr>
              <w:pStyle w:val="Table"/>
            </w:pPr>
          </w:p>
        </w:tc>
      </w:tr>
      <w:tr w:rsidR="009E5941" w:rsidRPr="00F52E41" w14:paraId="4E2392CC" w14:textId="77777777" w:rsidTr="001D6F63">
        <w:trPr>
          <w:gridAfter w:val="1"/>
        </w:trPr>
        <w:tc>
          <w:tcPr>
            <w:tcW w:w="0" w:type="auto"/>
          </w:tcPr>
          <w:p w14:paraId="4374F601" w14:textId="77777777" w:rsidR="009E5941" w:rsidRPr="00F52E41" w:rsidRDefault="009E5941" w:rsidP="001D6F63">
            <w:pPr>
              <w:pStyle w:val="Table"/>
            </w:pPr>
          </w:p>
        </w:tc>
        <w:tc>
          <w:tcPr>
            <w:tcW w:w="0" w:type="auto"/>
          </w:tcPr>
          <w:p w14:paraId="790E6877" w14:textId="77777777" w:rsidR="009E5941" w:rsidRPr="00F52E41" w:rsidRDefault="009E5941" w:rsidP="001D6F63">
            <w:pPr>
              <w:pStyle w:val="Table"/>
            </w:pPr>
          </w:p>
        </w:tc>
        <w:tc>
          <w:tcPr>
            <w:tcW w:w="0" w:type="auto"/>
          </w:tcPr>
          <w:p w14:paraId="38CA90D8" w14:textId="77777777" w:rsidR="009E5941" w:rsidRPr="00F52E41" w:rsidRDefault="009E5941" w:rsidP="001D6F63">
            <w:pPr>
              <w:pStyle w:val="Table"/>
            </w:pPr>
          </w:p>
        </w:tc>
      </w:tr>
    </w:tbl>
    <w:p w14:paraId="6F0E20FA" w14:textId="5D5DDC7E" w:rsidR="009E5941" w:rsidRDefault="00095303" w:rsidP="000562D3">
      <w:bookmarkStart w:id="38" w:name="_Ref445665205"/>
      <w:r>
        <w:t xml:space="preserve">Table A- </w:t>
      </w:r>
      <w:fldSimple w:instr=" SEQ Table_A- \* ARABIC ">
        <w:r>
          <w:rPr>
            <w:noProof/>
          </w:rPr>
          <w:t>2</w:t>
        </w:r>
      </w:fldSimple>
      <w:bookmarkEnd w:id="38"/>
      <w:r>
        <w:t>.</w:t>
      </w:r>
      <w:r w:rsidR="009E5941">
        <w:t xml:space="preserve">  Lactation and gestation periods for the each of the predator species.</w:t>
      </w:r>
    </w:p>
    <w:tbl>
      <w:tblPr>
        <w:tblW w:w="0" w:type="pct"/>
        <w:tblLook w:val="04A0" w:firstRow="1" w:lastRow="0" w:firstColumn="1" w:lastColumn="0" w:noHBand="0" w:noVBand="1"/>
      </w:tblPr>
      <w:tblGrid>
        <w:gridCol w:w="1211"/>
        <w:gridCol w:w="1452"/>
        <w:gridCol w:w="2042"/>
        <w:gridCol w:w="1544"/>
        <w:gridCol w:w="2391"/>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r w:rsidRPr="00F52E41">
              <w:t>Ndays</w:t>
            </w:r>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BA31F1"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77777777" w:rsidR="009E5941" w:rsidRPr="00F52E41" w:rsidRDefault="009E5941" w:rsidP="001D6F63">
            <w:pPr>
              <w:pStyle w:val="Table"/>
            </w:pPr>
            <w:r w:rsidRPr="00F52E41">
              <w:t>Steller sea lion</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BA31F1"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77777777" w:rsidR="009E5941" w:rsidRPr="00F52E41" w:rsidRDefault="009E5941" w:rsidP="001D6F63">
            <w:pPr>
              <w:pStyle w:val="Table"/>
            </w:pPr>
            <w:r w:rsidRPr="00F52E41">
              <w:t>Steller sea lion</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77777777" w:rsidR="009E5941" w:rsidRDefault="009E5941">
      <w:pPr>
        <w:spacing w:before="0" w:after="0" w:line="240" w:lineRule="auto"/>
        <w:ind w:firstLine="0"/>
      </w:pPr>
    </w:p>
    <w:p w14:paraId="4A2B80D8" w14:textId="77777777" w:rsidR="009E5941" w:rsidRDefault="009E5941" w:rsidP="009E5941">
      <w:pPr>
        <w:pStyle w:val="Caption"/>
      </w:pPr>
      <w:r w:rsidRPr="001C64FF">
        <w:rPr>
          <w:noProof/>
        </w:rPr>
        <w:lastRenderedPageBreak/>
        <w:drawing>
          <wp:inline distT="0" distB="0" distL="0" distR="0" wp14:anchorId="263A8F92" wp14:editId="2FA29B86">
            <wp:extent cx="4610100" cy="3695700"/>
            <wp:effectExtent l="0" t="0" r="0" b="0"/>
            <wp:docPr id="28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0100" cy="3695700"/>
                    </a:xfrm>
                    <a:prstGeom prst="rect">
                      <a:avLst/>
                    </a:prstGeom>
                    <a:noFill/>
                    <a:ln>
                      <a:noFill/>
                    </a:ln>
                  </pic:spPr>
                </pic:pic>
              </a:graphicData>
            </a:graphic>
          </wp:inline>
        </w:drawing>
      </w:r>
    </w:p>
    <w:p w14:paraId="01FAAF65" w14:textId="4AA702D5" w:rsidR="009E5941" w:rsidRDefault="00095303" w:rsidP="000562D3">
      <w:bookmarkStart w:id="39" w:name="_Ref445665356"/>
      <w:r>
        <w:t xml:space="preserve">Figure A- </w:t>
      </w:r>
      <w:fldSimple w:instr=" SEQ Figure_A- \* ARABIC ">
        <w:r w:rsidR="00EF39C6">
          <w:rPr>
            <w:noProof/>
          </w:rPr>
          <w:t>1</w:t>
        </w:r>
      </w:fldSimple>
      <w:bookmarkEnd w:id="39"/>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48F75CEA" w14:textId="77777777" w:rsidR="009E5941" w:rsidRDefault="009E5941" w:rsidP="009E5941">
      <w:r w:rsidRPr="001C64FF">
        <w:rPr>
          <w:noProof/>
        </w:rPr>
        <w:lastRenderedPageBreak/>
        <w:drawing>
          <wp:inline distT="0" distB="0" distL="0" distR="0" wp14:anchorId="0C352219" wp14:editId="6D69D852">
            <wp:extent cx="4610100" cy="3695700"/>
            <wp:effectExtent l="0" t="0" r="0" b="0"/>
            <wp:docPr id="28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3695700"/>
                    </a:xfrm>
                    <a:prstGeom prst="rect">
                      <a:avLst/>
                    </a:prstGeom>
                    <a:noFill/>
                    <a:ln>
                      <a:noFill/>
                    </a:ln>
                  </pic:spPr>
                </pic:pic>
              </a:graphicData>
            </a:graphic>
          </wp:inline>
        </w:drawing>
      </w:r>
    </w:p>
    <w:p w14:paraId="54B45C02" w14:textId="00B0E1C8" w:rsidR="009E5941" w:rsidRDefault="00095303" w:rsidP="000562D3">
      <w:r>
        <w:t xml:space="preserve">Figure A- </w:t>
      </w:r>
      <w:fldSimple w:instr=" SEQ Figure_A- \* ARABIC ">
        <w:r w:rsidR="00EF39C6">
          <w:rPr>
            <w:noProof/>
          </w:rPr>
          <w:t>2</w:t>
        </w:r>
      </w:fldSimple>
      <w:r>
        <w:t>.</w:t>
      </w:r>
      <w:r w:rsidR="009E5941">
        <w:t xml:space="preserve"> Periods for which lactation costs are included in the bioenergetics model.</w:t>
      </w:r>
    </w:p>
    <w:p w14:paraId="2CB8DA22" w14:textId="77777777" w:rsidR="009E5941" w:rsidRDefault="009E5941" w:rsidP="009E5941">
      <w:pPr>
        <w:pStyle w:val="Heading3"/>
      </w:pPr>
      <w:r>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339F8F45" w:rsidR="009E5941" w:rsidRDefault="00095303" w:rsidP="000562D3">
      <w:bookmarkStart w:id="40" w:name="_Ref445665208"/>
      <w:r>
        <w:lastRenderedPageBreak/>
        <w:t xml:space="preserve">Table A- </w:t>
      </w:r>
      <w:fldSimple w:instr=" SEQ Table_A- \* ARABIC ">
        <w:r>
          <w:rPr>
            <w:noProof/>
          </w:rPr>
          <w:t>3</w:t>
        </w:r>
      </w:fldSimple>
      <w:bookmarkEnd w:id="40"/>
      <w:r w:rsidR="009E5941">
        <w:t>.  The sources and model for determining growth costs for the predators.</w:t>
      </w:r>
    </w:p>
    <w:tbl>
      <w:tblPr>
        <w:tblW w:w="0" w:type="pct"/>
        <w:tblLook w:val="04A0" w:firstRow="1" w:lastRow="0" w:firstColumn="1" w:lastColumn="0" w:noHBand="0" w:noVBand="1"/>
      </w:tblPr>
      <w:tblGrid>
        <w:gridCol w:w="1004"/>
        <w:gridCol w:w="1579"/>
        <w:gridCol w:w="4115"/>
        <w:gridCol w:w="1942"/>
      </w:tblGrid>
      <w:tr w:rsidR="009E5941" w:rsidRPr="00F52E41" w14:paraId="465828C5" w14:textId="77777777" w:rsidTr="00AB4B13">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AB4B13">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BA31F1"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1D6F63">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r w:rsidRPr="00F52E41">
              <w:t>Winship et al. (2002)</w:t>
            </w:r>
          </w:p>
        </w:tc>
      </w:tr>
      <w:tr w:rsidR="009E5941" w:rsidRPr="00F52E41" w14:paraId="6108476C" w14:textId="77777777" w:rsidTr="00AB4B13">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77777777" w:rsidR="009E5941" w:rsidRPr="00F52E41" w:rsidRDefault="009E5941" w:rsidP="001D6F63">
            <w:pPr>
              <w:pStyle w:val="Table"/>
            </w:pPr>
            <w:r w:rsidRPr="00F52E41">
              <w:t>NA</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AB4B13">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77777777" w:rsidR="009E5941" w:rsidRPr="00F52E41" w:rsidRDefault="009E5941" w:rsidP="001D6F63">
            <w:pPr>
              <w:pStyle w:val="Table"/>
            </w:pPr>
            <w:r w:rsidRPr="00F52E41">
              <w:t>NA</w:t>
            </w:r>
          </w:p>
        </w:tc>
        <w:tc>
          <w:tcPr>
            <w:tcW w:w="0" w:type="auto"/>
            <w:tcBorders>
              <w:bottom w:val="single" w:sz="4" w:space="0" w:color="auto"/>
            </w:tcBorders>
          </w:tcPr>
          <w:p w14:paraId="479D6D8A" w14:textId="77777777" w:rsidR="009E5941" w:rsidRPr="00F52E41" w:rsidRDefault="009E5941" w:rsidP="001D6F63">
            <w:pPr>
              <w:pStyle w:val="Table"/>
            </w:pPr>
            <w:r w:rsidRPr="00F52E41">
              <w:t>Noren (2011)</w:t>
            </w:r>
          </w:p>
        </w:tc>
      </w:tr>
    </w:tbl>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43646A7C" w14:textId="77777777" w:rsidR="009E5941" w:rsidRDefault="009E5941" w:rsidP="009E5941">
      <w:r>
        <w:t>Efficiency measures the energy that is lost through excretion and metabolic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y for the species is sightly different based on how the parameters were reported in the literature. The efficiency for killer whales is integrated into the activity costs.</w:t>
      </w:r>
    </w:p>
    <w:p w14:paraId="7E55FEF8" w14:textId="77777777" w:rsidR="009E5941" w:rsidRDefault="009E5941" w:rsidP="009E5941">
      <w:pPr>
        <w:spacing w:before="0" w:after="0" w:line="240" w:lineRule="auto"/>
        <w:ind w:firstLine="0"/>
        <w:rPr>
          <w:i/>
          <w:iCs/>
          <w:color w:val="1F497D"/>
          <w:szCs w:val="18"/>
        </w:rPr>
      </w:pPr>
      <w:r>
        <w:br w:type="page"/>
      </w:r>
    </w:p>
    <w:p w14:paraId="44236DD3" w14:textId="736A09A7" w:rsidR="009E5941" w:rsidRDefault="00095303" w:rsidP="00095303">
      <w:pPr>
        <w:pStyle w:val="Caption"/>
      </w:pPr>
      <w:bookmarkStart w:id="41" w:name="_Ref439871815"/>
      <w:r>
        <w:lastRenderedPageBreak/>
        <w:t xml:space="preserve">Table A- </w:t>
      </w:r>
      <w:fldSimple w:instr=" SEQ Table_A- \* ARABIC ">
        <w:r>
          <w:rPr>
            <w:noProof/>
          </w:rPr>
          <w:t>4</w:t>
        </w:r>
      </w:fldSimple>
      <w:r>
        <w:t xml:space="preserve">.  </w:t>
      </w:r>
      <w:bookmarkEnd w:id="41"/>
      <w:r w:rsidR="009E5941">
        <w:t xml:space="preserve"> Efficiency calculations for the predator species.</w:t>
      </w:r>
    </w:p>
    <w:tbl>
      <w:tblPr>
        <w:tblW w:w="0" w:type="pct"/>
        <w:tblLook w:val="04A0" w:firstRow="1" w:lastRow="0" w:firstColumn="1" w:lastColumn="0" w:noHBand="0" w:noVBand="1"/>
      </w:tblPr>
      <w:tblGrid>
        <w:gridCol w:w="1722"/>
        <w:gridCol w:w="1983"/>
        <w:gridCol w:w="2063"/>
        <w:gridCol w:w="627"/>
        <w:gridCol w:w="2245"/>
      </w:tblGrid>
      <w:tr w:rsidR="009E5941" w:rsidRPr="00F52E41" w14:paraId="39228075" w14:textId="77777777" w:rsidTr="00AB4B13">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BA31F1"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BA31F1"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AB4B13">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1D6F63">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r w:rsidRPr="00F52E41">
              <w:t>Winship et al. (2002)</w:t>
            </w:r>
          </w:p>
        </w:tc>
      </w:tr>
      <w:tr w:rsidR="009E5941" w:rsidRPr="00F52E41" w14:paraId="251E9562" w14:textId="77777777" w:rsidTr="00AB4B13">
        <w:tc>
          <w:tcPr>
            <w:tcW w:w="0" w:type="auto"/>
          </w:tcPr>
          <w:p w14:paraId="3DED71EB" w14:textId="77777777" w:rsidR="009E5941" w:rsidRPr="00F52E41" w:rsidRDefault="009E5941" w:rsidP="001D6F63">
            <w:pPr>
              <w:pStyle w:val="Table"/>
            </w:pPr>
            <w:r w:rsidRPr="00F52E41">
              <w:t>California sea lion</w:t>
            </w:r>
          </w:p>
        </w:tc>
        <w:tc>
          <w:tcPr>
            <w:tcW w:w="0" w:type="auto"/>
          </w:tcPr>
          <w:p w14:paraId="59380BDA" w14:textId="77777777" w:rsidR="009E5941" w:rsidRPr="00F52E41" w:rsidRDefault="009E5941" w:rsidP="001D6F63">
            <w:pPr>
              <w:pStyle w:val="Table"/>
            </w:pPr>
          </w:p>
        </w:tc>
        <w:tc>
          <w:tcPr>
            <w:tcW w:w="0" w:type="auto"/>
          </w:tcPr>
          <w:p w14:paraId="562B8EF9" w14:textId="77777777" w:rsidR="009E5941" w:rsidRPr="00F52E41" w:rsidRDefault="009E5941" w:rsidP="001D6F63">
            <w:pPr>
              <w:pStyle w:val="Table"/>
            </w:pPr>
            <w:r w:rsidRPr="00F52E41">
              <w:t>NA</w:t>
            </w:r>
          </w:p>
        </w:tc>
        <w:tc>
          <w:tcPr>
            <w:tcW w:w="0" w:type="auto"/>
          </w:tcPr>
          <w:p w14:paraId="6018CC0F" w14:textId="77777777" w:rsidR="009E5941" w:rsidRPr="00F52E41" w:rsidRDefault="009E5941" w:rsidP="001D6F63">
            <w:pPr>
              <w:pStyle w:val="Table"/>
            </w:pPr>
            <w:r w:rsidRPr="00F52E41">
              <w:t>NA</w:t>
            </w:r>
          </w:p>
        </w:tc>
        <w:tc>
          <w:tcPr>
            <w:tcW w:w="0" w:type="auto"/>
          </w:tcPr>
          <w:p w14:paraId="325940FA" w14:textId="77777777" w:rsidR="009E5941" w:rsidRPr="00F52E41" w:rsidRDefault="009E5941" w:rsidP="001D6F63">
            <w:pPr>
              <w:pStyle w:val="Table"/>
            </w:pPr>
            <w:r w:rsidRPr="00F52E41">
              <w:t>Weise and Harvey (2008)</w:t>
            </w:r>
          </w:p>
        </w:tc>
      </w:tr>
      <w:tr w:rsidR="009E5941" w:rsidRPr="00F52E41" w14:paraId="3F40C27B" w14:textId="77777777" w:rsidTr="00AB4B13">
        <w:tc>
          <w:tcPr>
            <w:tcW w:w="0" w:type="auto"/>
            <w:tcBorders>
              <w:bottom w:val="single" w:sz="4" w:space="0" w:color="auto"/>
            </w:tcBorders>
          </w:tcPr>
          <w:p w14:paraId="21558CEC" w14:textId="77777777" w:rsidR="009E5941" w:rsidRPr="00F52E41" w:rsidRDefault="009E5941" w:rsidP="001D6F63">
            <w:pPr>
              <w:pStyle w:val="Table"/>
            </w:pPr>
            <w:r w:rsidRPr="00F52E41">
              <w:t>Killer whale</w:t>
            </w:r>
          </w:p>
        </w:tc>
        <w:tc>
          <w:tcPr>
            <w:tcW w:w="0" w:type="auto"/>
            <w:tcBorders>
              <w:bottom w:val="single" w:sz="4" w:space="0" w:color="auto"/>
            </w:tcBorders>
          </w:tcPr>
          <w:p w14:paraId="6A0BF5AD" w14:textId="77777777" w:rsidR="009E5941" w:rsidRPr="00F52E41" w:rsidRDefault="009E5941" w:rsidP="001D6F63">
            <w:pPr>
              <w:pStyle w:val="Table"/>
            </w:pPr>
          </w:p>
        </w:tc>
        <w:tc>
          <w:tcPr>
            <w:tcW w:w="0" w:type="auto"/>
            <w:tcBorders>
              <w:bottom w:val="single" w:sz="4" w:space="0" w:color="auto"/>
            </w:tcBorders>
          </w:tcPr>
          <w:p w14:paraId="67DCD3AC" w14:textId="77777777" w:rsidR="009E5941" w:rsidRPr="00F52E41" w:rsidRDefault="009E5941" w:rsidP="001D6F63">
            <w:pPr>
              <w:pStyle w:val="Table"/>
            </w:pPr>
            <w:r w:rsidRPr="00F52E41">
              <w:t>NA</w:t>
            </w:r>
          </w:p>
        </w:tc>
        <w:tc>
          <w:tcPr>
            <w:tcW w:w="0" w:type="auto"/>
            <w:tcBorders>
              <w:bottom w:val="single" w:sz="4" w:space="0" w:color="auto"/>
            </w:tcBorders>
          </w:tcPr>
          <w:p w14:paraId="1DB167EB" w14:textId="77777777" w:rsidR="009E5941" w:rsidRPr="00F52E41" w:rsidRDefault="009E5941" w:rsidP="001D6F63">
            <w:pPr>
              <w:pStyle w:val="Table"/>
            </w:pPr>
            <w:r w:rsidRPr="00F52E41">
              <w:t>NA</w:t>
            </w:r>
          </w:p>
        </w:tc>
        <w:tc>
          <w:tcPr>
            <w:tcW w:w="0" w:type="auto"/>
            <w:tcBorders>
              <w:bottom w:val="single" w:sz="4" w:space="0" w:color="auto"/>
            </w:tcBorders>
          </w:tcPr>
          <w:p w14:paraId="39EC7491" w14:textId="66812D40" w:rsidR="009E5941" w:rsidRPr="00F52E41" w:rsidRDefault="009E5941" w:rsidP="003009CA">
            <w:pPr>
              <w:pStyle w:val="Table"/>
            </w:pPr>
            <w:r w:rsidRPr="00F52E41">
              <w:t>Noren (2011)</w:t>
            </w:r>
          </w:p>
        </w:tc>
      </w:tr>
    </w:tbl>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0629DC40" w:rsidR="00891126" w:rsidRDefault="00240BB3" w:rsidP="00891126">
      <w:r>
        <w:rPr>
          <w:noProof/>
        </w:rPr>
        <w:drawing>
          <wp:inline distT="0" distB="0" distL="0" distR="0" wp14:anchorId="0EF33E86" wp14:editId="6592DB8A">
            <wp:extent cx="4572000" cy="5524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ot_AppendixAbundance.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11FECB8A" w:rsidR="00891126" w:rsidRDefault="00EF39C6" w:rsidP="00EF39C6">
      <w:pPr>
        <w:pStyle w:val="Caption"/>
      </w:pPr>
      <w:bookmarkStart w:id="42" w:name="_Ref445665703"/>
      <w:r>
        <w:t xml:space="preserve">Figure A- </w:t>
      </w:r>
      <w:fldSimple w:instr=" SEQ Figure_A- \* ARABIC ">
        <w:r>
          <w:rPr>
            <w:noProof/>
          </w:rPr>
          <w:t>3</w:t>
        </w:r>
      </w:fldSimple>
      <w:bookmarkEnd w:id="42"/>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241BAD09" w:rsidR="00891126" w:rsidRDefault="00EF39C6" w:rsidP="008C3B64">
      <w:pPr>
        <w:pStyle w:val="Caption"/>
      </w:pPr>
      <w:bookmarkStart w:id="43" w:name="_Ref445665731"/>
      <w:r>
        <w:t xml:space="preserve">Figure A- </w:t>
      </w:r>
      <w:fldSimple w:instr=" SEQ Figure_A- \* ARABIC ">
        <w:r>
          <w:rPr>
            <w:noProof/>
          </w:rPr>
          <w:t>4</w:t>
        </w:r>
      </w:fldSimple>
      <w:bookmarkEnd w:id="43"/>
      <w:r>
        <w:t xml:space="preserve">.  </w:t>
      </w:r>
      <w:r w:rsidR="00891126">
        <w:t xml:space="preserve"> The probability of the predators being present in inland waters.</w:t>
      </w:r>
    </w:p>
    <w:p w14:paraId="2430D7BB" w14:textId="77777777" w:rsidR="00891126" w:rsidRDefault="00891126" w:rsidP="00891126"/>
    <w:p w14:paraId="5039DC38" w14:textId="77777777" w:rsidR="00891126" w:rsidRDefault="00891126">
      <w:pPr>
        <w:spacing w:before="0" w:after="0" w:line="240" w:lineRule="auto"/>
        <w:ind w:firstLine="0"/>
      </w:pPr>
    </w:p>
    <w:sectPr w:rsidR="00891126" w:rsidSect="00835003">
      <w:pgSz w:w="12240" w:h="15840"/>
      <w:pgMar w:top="1440" w:right="1800" w:bottom="1440" w:left="1800" w:header="720" w:footer="7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Isaac Kaplan" w:date="2016-03-14T22:56:00Z" w:initials="IK">
    <w:p w14:paraId="365C04C4" w14:textId="0023DE1B" w:rsidR="00BA31F1" w:rsidRDefault="00BA31F1">
      <w:pPr>
        <w:pStyle w:val="CommentText"/>
      </w:pPr>
      <w:r>
        <w:rPr>
          <w:rStyle w:val="CommentReference"/>
        </w:rPr>
        <w:annotationRef/>
      </w:r>
      <w:r>
        <w:t>Aus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5C04C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saac Kaplan">
    <w15:presenceInfo w15:providerId="None" w15:userId="Isaac Kapl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619"/>
    <w:rsid w:val="00011C8B"/>
    <w:rsid w:val="00023CCF"/>
    <w:rsid w:val="00026852"/>
    <w:rsid w:val="0002746E"/>
    <w:rsid w:val="00027C05"/>
    <w:rsid w:val="000301AF"/>
    <w:rsid w:val="00034C4B"/>
    <w:rsid w:val="00041FCE"/>
    <w:rsid w:val="00043C71"/>
    <w:rsid w:val="00043F48"/>
    <w:rsid w:val="00050954"/>
    <w:rsid w:val="00052E93"/>
    <w:rsid w:val="00053F30"/>
    <w:rsid w:val="00055201"/>
    <w:rsid w:val="000562D3"/>
    <w:rsid w:val="0005699A"/>
    <w:rsid w:val="0006184F"/>
    <w:rsid w:val="000618BF"/>
    <w:rsid w:val="000635AB"/>
    <w:rsid w:val="00065AFE"/>
    <w:rsid w:val="000673C2"/>
    <w:rsid w:val="00067CF2"/>
    <w:rsid w:val="00070393"/>
    <w:rsid w:val="000901B9"/>
    <w:rsid w:val="00091A00"/>
    <w:rsid w:val="00095303"/>
    <w:rsid w:val="00095894"/>
    <w:rsid w:val="000A697D"/>
    <w:rsid w:val="000A7EC5"/>
    <w:rsid w:val="000B412C"/>
    <w:rsid w:val="000B683B"/>
    <w:rsid w:val="000C3B04"/>
    <w:rsid w:val="000E0602"/>
    <w:rsid w:val="000E55D4"/>
    <w:rsid w:val="000E6978"/>
    <w:rsid w:val="000E6E37"/>
    <w:rsid w:val="000F3CF4"/>
    <w:rsid w:val="000F4C32"/>
    <w:rsid w:val="000F75E5"/>
    <w:rsid w:val="00102A3F"/>
    <w:rsid w:val="00102D2C"/>
    <w:rsid w:val="00103D85"/>
    <w:rsid w:val="00110C80"/>
    <w:rsid w:val="0011785A"/>
    <w:rsid w:val="00121C62"/>
    <w:rsid w:val="00125975"/>
    <w:rsid w:val="00130F69"/>
    <w:rsid w:val="00141126"/>
    <w:rsid w:val="00143AD3"/>
    <w:rsid w:val="00144DBE"/>
    <w:rsid w:val="00146A9D"/>
    <w:rsid w:val="00152546"/>
    <w:rsid w:val="00153AA6"/>
    <w:rsid w:val="001549DB"/>
    <w:rsid w:val="001556E9"/>
    <w:rsid w:val="001569F4"/>
    <w:rsid w:val="001624E4"/>
    <w:rsid w:val="00170740"/>
    <w:rsid w:val="00172A7F"/>
    <w:rsid w:val="001740D0"/>
    <w:rsid w:val="001747EB"/>
    <w:rsid w:val="0018049A"/>
    <w:rsid w:val="00180882"/>
    <w:rsid w:val="0018222A"/>
    <w:rsid w:val="001841F4"/>
    <w:rsid w:val="001923FE"/>
    <w:rsid w:val="00194604"/>
    <w:rsid w:val="001A0B89"/>
    <w:rsid w:val="001A3EAE"/>
    <w:rsid w:val="001B0E48"/>
    <w:rsid w:val="001B4714"/>
    <w:rsid w:val="001B494E"/>
    <w:rsid w:val="001B6B2E"/>
    <w:rsid w:val="001C152B"/>
    <w:rsid w:val="001C1EE9"/>
    <w:rsid w:val="001C2419"/>
    <w:rsid w:val="001C3F78"/>
    <w:rsid w:val="001C4F8B"/>
    <w:rsid w:val="001D097A"/>
    <w:rsid w:val="001D39A5"/>
    <w:rsid w:val="001D5376"/>
    <w:rsid w:val="001D6F63"/>
    <w:rsid w:val="001E0567"/>
    <w:rsid w:val="001E0CC9"/>
    <w:rsid w:val="001E2A0E"/>
    <w:rsid w:val="001E30C7"/>
    <w:rsid w:val="001E7352"/>
    <w:rsid w:val="001F23B9"/>
    <w:rsid w:val="001F6F22"/>
    <w:rsid w:val="00201760"/>
    <w:rsid w:val="00201D61"/>
    <w:rsid w:val="00204667"/>
    <w:rsid w:val="002102D0"/>
    <w:rsid w:val="002131BC"/>
    <w:rsid w:val="00213DBA"/>
    <w:rsid w:val="002147A2"/>
    <w:rsid w:val="0022072C"/>
    <w:rsid w:val="00222DFE"/>
    <w:rsid w:val="0022331C"/>
    <w:rsid w:val="002237E2"/>
    <w:rsid w:val="002246F7"/>
    <w:rsid w:val="00235ED7"/>
    <w:rsid w:val="00240BB3"/>
    <w:rsid w:val="002419D2"/>
    <w:rsid w:val="002438FE"/>
    <w:rsid w:val="00251EB8"/>
    <w:rsid w:val="002553FA"/>
    <w:rsid w:val="002570AB"/>
    <w:rsid w:val="0026105F"/>
    <w:rsid w:val="0026173A"/>
    <w:rsid w:val="002640A2"/>
    <w:rsid w:val="0027743E"/>
    <w:rsid w:val="002802D8"/>
    <w:rsid w:val="0028087F"/>
    <w:rsid w:val="00290EE3"/>
    <w:rsid w:val="0029334D"/>
    <w:rsid w:val="002949E0"/>
    <w:rsid w:val="002A0B97"/>
    <w:rsid w:val="002A531D"/>
    <w:rsid w:val="002B085D"/>
    <w:rsid w:val="002B0FB1"/>
    <w:rsid w:val="002B18E4"/>
    <w:rsid w:val="002B272A"/>
    <w:rsid w:val="002B5F79"/>
    <w:rsid w:val="002B77DE"/>
    <w:rsid w:val="002C326E"/>
    <w:rsid w:val="002C4040"/>
    <w:rsid w:val="002C48FD"/>
    <w:rsid w:val="002C7787"/>
    <w:rsid w:val="002C7815"/>
    <w:rsid w:val="002D04A0"/>
    <w:rsid w:val="002D07D4"/>
    <w:rsid w:val="002D15E5"/>
    <w:rsid w:val="002D4CB7"/>
    <w:rsid w:val="002D7FF6"/>
    <w:rsid w:val="002E4C9E"/>
    <w:rsid w:val="002E6579"/>
    <w:rsid w:val="002F2EC2"/>
    <w:rsid w:val="002F5B8F"/>
    <w:rsid w:val="002F6E08"/>
    <w:rsid w:val="003009CA"/>
    <w:rsid w:val="0030207A"/>
    <w:rsid w:val="00306C35"/>
    <w:rsid w:val="00312ED3"/>
    <w:rsid w:val="003159CC"/>
    <w:rsid w:val="0031682D"/>
    <w:rsid w:val="003241DE"/>
    <w:rsid w:val="00324C30"/>
    <w:rsid w:val="003263BC"/>
    <w:rsid w:val="00332D3A"/>
    <w:rsid w:val="00334D90"/>
    <w:rsid w:val="00335066"/>
    <w:rsid w:val="00335922"/>
    <w:rsid w:val="00337CB0"/>
    <w:rsid w:val="00341C99"/>
    <w:rsid w:val="00346A54"/>
    <w:rsid w:val="003563E5"/>
    <w:rsid w:val="003624C9"/>
    <w:rsid w:val="00366605"/>
    <w:rsid w:val="00366820"/>
    <w:rsid w:val="003674DC"/>
    <w:rsid w:val="003739F7"/>
    <w:rsid w:val="00383D96"/>
    <w:rsid w:val="00391FAE"/>
    <w:rsid w:val="003B01A2"/>
    <w:rsid w:val="003C35FC"/>
    <w:rsid w:val="003E0A82"/>
    <w:rsid w:val="003E5073"/>
    <w:rsid w:val="003E50C6"/>
    <w:rsid w:val="00404E37"/>
    <w:rsid w:val="00411654"/>
    <w:rsid w:val="00414937"/>
    <w:rsid w:val="0042027A"/>
    <w:rsid w:val="00425EC0"/>
    <w:rsid w:val="00431186"/>
    <w:rsid w:val="004329DA"/>
    <w:rsid w:val="00442AE0"/>
    <w:rsid w:val="004564C1"/>
    <w:rsid w:val="004637F4"/>
    <w:rsid w:val="004678B2"/>
    <w:rsid w:val="00467FA4"/>
    <w:rsid w:val="0047110C"/>
    <w:rsid w:val="00473EE8"/>
    <w:rsid w:val="00474E9B"/>
    <w:rsid w:val="004838E2"/>
    <w:rsid w:val="00484D1D"/>
    <w:rsid w:val="004A0B55"/>
    <w:rsid w:val="004A36DF"/>
    <w:rsid w:val="004A4A56"/>
    <w:rsid w:val="004A58F9"/>
    <w:rsid w:val="004A5A25"/>
    <w:rsid w:val="004A61D6"/>
    <w:rsid w:val="004B3D97"/>
    <w:rsid w:val="004B4F50"/>
    <w:rsid w:val="004C308E"/>
    <w:rsid w:val="004C748C"/>
    <w:rsid w:val="004D332E"/>
    <w:rsid w:val="004D4B76"/>
    <w:rsid w:val="004D6513"/>
    <w:rsid w:val="004D6F6C"/>
    <w:rsid w:val="004D7989"/>
    <w:rsid w:val="004E29B3"/>
    <w:rsid w:val="004E3F8D"/>
    <w:rsid w:val="004F0821"/>
    <w:rsid w:val="004F0D41"/>
    <w:rsid w:val="004F1A7C"/>
    <w:rsid w:val="004F2C4A"/>
    <w:rsid w:val="004F3132"/>
    <w:rsid w:val="004F3C71"/>
    <w:rsid w:val="004F6D3E"/>
    <w:rsid w:val="00507FF1"/>
    <w:rsid w:val="00510424"/>
    <w:rsid w:val="00510A44"/>
    <w:rsid w:val="00512DCA"/>
    <w:rsid w:val="00512FE4"/>
    <w:rsid w:val="0052355B"/>
    <w:rsid w:val="005245B8"/>
    <w:rsid w:val="005274D4"/>
    <w:rsid w:val="00530547"/>
    <w:rsid w:val="00535173"/>
    <w:rsid w:val="005353B5"/>
    <w:rsid w:val="005365DF"/>
    <w:rsid w:val="00541F1A"/>
    <w:rsid w:val="005455AE"/>
    <w:rsid w:val="00552137"/>
    <w:rsid w:val="00552671"/>
    <w:rsid w:val="005549BF"/>
    <w:rsid w:val="00555507"/>
    <w:rsid w:val="00564D28"/>
    <w:rsid w:val="00566D54"/>
    <w:rsid w:val="00570A76"/>
    <w:rsid w:val="00570F69"/>
    <w:rsid w:val="0057532A"/>
    <w:rsid w:val="00580DD2"/>
    <w:rsid w:val="005814E8"/>
    <w:rsid w:val="0058634E"/>
    <w:rsid w:val="00587CDD"/>
    <w:rsid w:val="00590D07"/>
    <w:rsid w:val="00596B9A"/>
    <w:rsid w:val="005A5AFC"/>
    <w:rsid w:val="005C2A02"/>
    <w:rsid w:val="005C700F"/>
    <w:rsid w:val="005D01E0"/>
    <w:rsid w:val="005D5850"/>
    <w:rsid w:val="005D5A8B"/>
    <w:rsid w:val="005D6D1E"/>
    <w:rsid w:val="005E2449"/>
    <w:rsid w:val="005E3D3D"/>
    <w:rsid w:val="005E51A9"/>
    <w:rsid w:val="005E7FA3"/>
    <w:rsid w:val="005F4C1D"/>
    <w:rsid w:val="005F6BA7"/>
    <w:rsid w:val="00601D5F"/>
    <w:rsid w:val="00602417"/>
    <w:rsid w:val="00612B7A"/>
    <w:rsid w:val="00613E0C"/>
    <w:rsid w:val="006177A2"/>
    <w:rsid w:val="00624851"/>
    <w:rsid w:val="00637DFD"/>
    <w:rsid w:val="00641D0D"/>
    <w:rsid w:val="006459B4"/>
    <w:rsid w:val="00645B74"/>
    <w:rsid w:val="0064688D"/>
    <w:rsid w:val="00650BB8"/>
    <w:rsid w:val="006607B4"/>
    <w:rsid w:val="0066421F"/>
    <w:rsid w:val="00671FF8"/>
    <w:rsid w:val="00673EF5"/>
    <w:rsid w:val="0067762A"/>
    <w:rsid w:val="00677D31"/>
    <w:rsid w:val="00680273"/>
    <w:rsid w:val="006871EA"/>
    <w:rsid w:val="00692EE1"/>
    <w:rsid w:val="00694F10"/>
    <w:rsid w:val="00696148"/>
    <w:rsid w:val="00696A79"/>
    <w:rsid w:val="006A679B"/>
    <w:rsid w:val="006A6EC3"/>
    <w:rsid w:val="006A7172"/>
    <w:rsid w:val="006B0542"/>
    <w:rsid w:val="006B156E"/>
    <w:rsid w:val="006B24C2"/>
    <w:rsid w:val="006B5BAE"/>
    <w:rsid w:val="006B6AD3"/>
    <w:rsid w:val="006C0FA7"/>
    <w:rsid w:val="006D577C"/>
    <w:rsid w:val="006D6DED"/>
    <w:rsid w:val="006E7282"/>
    <w:rsid w:val="006F00D9"/>
    <w:rsid w:val="006F52B0"/>
    <w:rsid w:val="00703FDB"/>
    <w:rsid w:val="00735131"/>
    <w:rsid w:val="00735F7D"/>
    <w:rsid w:val="0074220B"/>
    <w:rsid w:val="007464B8"/>
    <w:rsid w:val="007500CA"/>
    <w:rsid w:val="00756877"/>
    <w:rsid w:val="00761347"/>
    <w:rsid w:val="007627AF"/>
    <w:rsid w:val="007633B2"/>
    <w:rsid w:val="007673A0"/>
    <w:rsid w:val="00772969"/>
    <w:rsid w:val="007805E6"/>
    <w:rsid w:val="00782558"/>
    <w:rsid w:val="00784115"/>
    <w:rsid w:val="00784D58"/>
    <w:rsid w:val="00785EAA"/>
    <w:rsid w:val="007879C3"/>
    <w:rsid w:val="007900F4"/>
    <w:rsid w:val="00791351"/>
    <w:rsid w:val="00793CF6"/>
    <w:rsid w:val="007A3A55"/>
    <w:rsid w:val="007A446F"/>
    <w:rsid w:val="007A6BDB"/>
    <w:rsid w:val="007B2438"/>
    <w:rsid w:val="007B3BD4"/>
    <w:rsid w:val="007B3F5B"/>
    <w:rsid w:val="007B70B3"/>
    <w:rsid w:val="007C0323"/>
    <w:rsid w:val="007C05EC"/>
    <w:rsid w:val="007C07F9"/>
    <w:rsid w:val="007C236F"/>
    <w:rsid w:val="007C2BD4"/>
    <w:rsid w:val="007D087E"/>
    <w:rsid w:val="007D1CC5"/>
    <w:rsid w:val="007D538F"/>
    <w:rsid w:val="007D66E7"/>
    <w:rsid w:val="007D7758"/>
    <w:rsid w:val="007D7F28"/>
    <w:rsid w:val="007E1979"/>
    <w:rsid w:val="007F2181"/>
    <w:rsid w:val="007F226E"/>
    <w:rsid w:val="007F25CE"/>
    <w:rsid w:val="007F43BD"/>
    <w:rsid w:val="007F4AC7"/>
    <w:rsid w:val="007F52E0"/>
    <w:rsid w:val="007F6942"/>
    <w:rsid w:val="00810542"/>
    <w:rsid w:val="008121A5"/>
    <w:rsid w:val="008167F2"/>
    <w:rsid w:val="00816AD5"/>
    <w:rsid w:val="00826C98"/>
    <w:rsid w:val="00831817"/>
    <w:rsid w:val="00835003"/>
    <w:rsid w:val="0083671F"/>
    <w:rsid w:val="00844108"/>
    <w:rsid w:val="00845BDF"/>
    <w:rsid w:val="00864220"/>
    <w:rsid w:val="0086455D"/>
    <w:rsid w:val="00874F14"/>
    <w:rsid w:val="00880AFB"/>
    <w:rsid w:val="008868AB"/>
    <w:rsid w:val="0088736B"/>
    <w:rsid w:val="00891126"/>
    <w:rsid w:val="008A76FF"/>
    <w:rsid w:val="008B3810"/>
    <w:rsid w:val="008C3B64"/>
    <w:rsid w:val="008D29B7"/>
    <w:rsid w:val="008D6863"/>
    <w:rsid w:val="008E1452"/>
    <w:rsid w:val="008F2A64"/>
    <w:rsid w:val="008F554D"/>
    <w:rsid w:val="008F5721"/>
    <w:rsid w:val="008F5BA9"/>
    <w:rsid w:val="008F65EC"/>
    <w:rsid w:val="008F7B7A"/>
    <w:rsid w:val="0090217F"/>
    <w:rsid w:val="0091075C"/>
    <w:rsid w:val="0091117B"/>
    <w:rsid w:val="00916746"/>
    <w:rsid w:val="00917796"/>
    <w:rsid w:val="00926AEE"/>
    <w:rsid w:val="00935822"/>
    <w:rsid w:val="00935AA7"/>
    <w:rsid w:val="0093602D"/>
    <w:rsid w:val="00943146"/>
    <w:rsid w:val="00944E5C"/>
    <w:rsid w:val="0095601D"/>
    <w:rsid w:val="009627C7"/>
    <w:rsid w:val="00963D71"/>
    <w:rsid w:val="0096551F"/>
    <w:rsid w:val="009664B4"/>
    <w:rsid w:val="00970055"/>
    <w:rsid w:val="00973C62"/>
    <w:rsid w:val="00974E7A"/>
    <w:rsid w:val="0098302C"/>
    <w:rsid w:val="00986CBE"/>
    <w:rsid w:val="00987A08"/>
    <w:rsid w:val="009900AB"/>
    <w:rsid w:val="009A3DE3"/>
    <w:rsid w:val="009A40C7"/>
    <w:rsid w:val="009B10FF"/>
    <w:rsid w:val="009B2965"/>
    <w:rsid w:val="009B71D7"/>
    <w:rsid w:val="009B7752"/>
    <w:rsid w:val="009C3376"/>
    <w:rsid w:val="009C7158"/>
    <w:rsid w:val="009D251D"/>
    <w:rsid w:val="009D26C7"/>
    <w:rsid w:val="009D620D"/>
    <w:rsid w:val="009D75BF"/>
    <w:rsid w:val="009D7BCB"/>
    <w:rsid w:val="009E13CD"/>
    <w:rsid w:val="009E2BD4"/>
    <w:rsid w:val="009E52F1"/>
    <w:rsid w:val="009E5941"/>
    <w:rsid w:val="009E69E4"/>
    <w:rsid w:val="009F0BDC"/>
    <w:rsid w:val="009F0E96"/>
    <w:rsid w:val="009F1D35"/>
    <w:rsid w:val="009F2944"/>
    <w:rsid w:val="009F3B40"/>
    <w:rsid w:val="00A001D2"/>
    <w:rsid w:val="00A0445F"/>
    <w:rsid w:val="00A05660"/>
    <w:rsid w:val="00A16780"/>
    <w:rsid w:val="00A20D6C"/>
    <w:rsid w:val="00A26C97"/>
    <w:rsid w:val="00A35A83"/>
    <w:rsid w:val="00A36A8C"/>
    <w:rsid w:val="00A420F2"/>
    <w:rsid w:val="00A438C6"/>
    <w:rsid w:val="00A44121"/>
    <w:rsid w:val="00A503E9"/>
    <w:rsid w:val="00A568AC"/>
    <w:rsid w:val="00A601B7"/>
    <w:rsid w:val="00A602A1"/>
    <w:rsid w:val="00A65EED"/>
    <w:rsid w:val="00A66625"/>
    <w:rsid w:val="00A7052F"/>
    <w:rsid w:val="00A7560A"/>
    <w:rsid w:val="00A84D41"/>
    <w:rsid w:val="00A86A4E"/>
    <w:rsid w:val="00A90C60"/>
    <w:rsid w:val="00A93768"/>
    <w:rsid w:val="00A963F1"/>
    <w:rsid w:val="00AB4B13"/>
    <w:rsid w:val="00AB4CDD"/>
    <w:rsid w:val="00AC4AB3"/>
    <w:rsid w:val="00AD1F18"/>
    <w:rsid w:val="00AE029F"/>
    <w:rsid w:val="00AE7DF1"/>
    <w:rsid w:val="00AF5906"/>
    <w:rsid w:val="00AF5F59"/>
    <w:rsid w:val="00B01D3C"/>
    <w:rsid w:val="00B068CD"/>
    <w:rsid w:val="00B121BB"/>
    <w:rsid w:val="00B17FF8"/>
    <w:rsid w:val="00B214E0"/>
    <w:rsid w:val="00B30343"/>
    <w:rsid w:val="00B31078"/>
    <w:rsid w:val="00B32351"/>
    <w:rsid w:val="00B34318"/>
    <w:rsid w:val="00B40ADE"/>
    <w:rsid w:val="00B42391"/>
    <w:rsid w:val="00B44228"/>
    <w:rsid w:val="00B44AE4"/>
    <w:rsid w:val="00B5252B"/>
    <w:rsid w:val="00B5309C"/>
    <w:rsid w:val="00B56C91"/>
    <w:rsid w:val="00B56DC8"/>
    <w:rsid w:val="00B6681B"/>
    <w:rsid w:val="00B670CC"/>
    <w:rsid w:val="00B72E4F"/>
    <w:rsid w:val="00B73606"/>
    <w:rsid w:val="00B74C46"/>
    <w:rsid w:val="00B83BED"/>
    <w:rsid w:val="00B86B75"/>
    <w:rsid w:val="00B9038F"/>
    <w:rsid w:val="00B91914"/>
    <w:rsid w:val="00B92392"/>
    <w:rsid w:val="00B93AB7"/>
    <w:rsid w:val="00B94A7B"/>
    <w:rsid w:val="00BA31F1"/>
    <w:rsid w:val="00BA51E9"/>
    <w:rsid w:val="00BC03E9"/>
    <w:rsid w:val="00BC22D3"/>
    <w:rsid w:val="00BC48D5"/>
    <w:rsid w:val="00BC581C"/>
    <w:rsid w:val="00BC5B1E"/>
    <w:rsid w:val="00BE7E7F"/>
    <w:rsid w:val="00BF3032"/>
    <w:rsid w:val="00C12BAF"/>
    <w:rsid w:val="00C15D37"/>
    <w:rsid w:val="00C15EB8"/>
    <w:rsid w:val="00C16294"/>
    <w:rsid w:val="00C17316"/>
    <w:rsid w:val="00C178B3"/>
    <w:rsid w:val="00C22D27"/>
    <w:rsid w:val="00C25677"/>
    <w:rsid w:val="00C36279"/>
    <w:rsid w:val="00C3710B"/>
    <w:rsid w:val="00C43A1F"/>
    <w:rsid w:val="00C43BF5"/>
    <w:rsid w:val="00C47C07"/>
    <w:rsid w:val="00C56A38"/>
    <w:rsid w:val="00C613A0"/>
    <w:rsid w:val="00C6283C"/>
    <w:rsid w:val="00C6391A"/>
    <w:rsid w:val="00C65707"/>
    <w:rsid w:val="00C7242B"/>
    <w:rsid w:val="00C72D2D"/>
    <w:rsid w:val="00C756A5"/>
    <w:rsid w:val="00C77D58"/>
    <w:rsid w:val="00C84557"/>
    <w:rsid w:val="00C85ED0"/>
    <w:rsid w:val="00C86AC8"/>
    <w:rsid w:val="00C93743"/>
    <w:rsid w:val="00C94070"/>
    <w:rsid w:val="00C94803"/>
    <w:rsid w:val="00CB19C8"/>
    <w:rsid w:val="00CB2039"/>
    <w:rsid w:val="00CB4BA8"/>
    <w:rsid w:val="00CB4E6B"/>
    <w:rsid w:val="00CC173B"/>
    <w:rsid w:val="00CD304A"/>
    <w:rsid w:val="00CD5823"/>
    <w:rsid w:val="00CD731C"/>
    <w:rsid w:val="00CF777A"/>
    <w:rsid w:val="00D0734B"/>
    <w:rsid w:val="00D10CD3"/>
    <w:rsid w:val="00D121BA"/>
    <w:rsid w:val="00D13F3D"/>
    <w:rsid w:val="00D143ED"/>
    <w:rsid w:val="00D22E11"/>
    <w:rsid w:val="00D31AA6"/>
    <w:rsid w:val="00D33239"/>
    <w:rsid w:val="00D3702F"/>
    <w:rsid w:val="00D40E2C"/>
    <w:rsid w:val="00D5327B"/>
    <w:rsid w:val="00D55DC4"/>
    <w:rsid w:val="00D55F52"/>
    <w:rsid w:val="00D6110A"/>
    <w:rsid w:val="00D612F5"/>
    <w:rsid w:val="00D61857"/>
    <w:rsid w:val="00D65319"/>
    <w:rsid w:val="00D66743"/>
    <w:rsid w:val="00D677E5"/>
    <w:rsid w:val="00D702FD"/>
    <w:rsid w:val="00D70957"/>
    <w:rsid w:val="00D70B92"/>
    <w:rsid w:val="00D75F42"/>
    <w:rsid w:val="00D763E3"/>
    <w:rsid w:val="00D7668E"/>
    <w:rsid w:val="00D773C3"/>
    <w:rsid w:val="00D775AA"/>
    <w:rsid w:val="00D8228A"/>
    <w:rsid w:val="00D8475D"/>
    <w:rsid w:val="00D86871"/>
    <w:rsid w:val="00D87D26"/>
    <w:rsid w:val="00D97E24"/>
    <w:rsid w:val="00DB024B"/>
    <w:rsid w:val="00DB2B8A"/>
    <w:rsid w:val="00DB492E"/>
    <w:rsid w:val="00DB6224"/>
    <w:rsid w:val="00DB7774"/>
    <w:rsid w:val="00DC1CEA"/>
    <w:rsid w:val="00DC1DC1"/>
    <w:rsid w:val="00DC2434"/>
    <w:rsid w:val="00DD06CD"/>
    <w:rsid w:val="00DD2191"/>
    <w:rsid w:val="00DD570E"/>
    <w:rsid w:val="00DE02C3"/>
    <w:rsid w:val="00DE05F8"/>
    <w:rsid w:val="00DE27F8"/>
    <w:rsid w:val="00DE2E1C"/>
    <w:rsid w:val="00DE55A8"/>
    <w:rsid w:val="00DE6108"/>
    <w:rsid w:val="00DF1DC3"/>
    <w:rsid w:val="00DF5144"/>
    <w:rsid w:val="00E02747"/>
    <w:rsid w:val="00E02E78"/>
    <w:rsid w:val="00E05B01"/>
    <w:rsid w:val="00E10E7A"/>
    <w:rsid w:val="00E1387E"/>
    <w:rsid w:val="00E25BF5"/>
    <w:rsid w:val="00E26274"/>
    <w:rsid w:val="00E315A3"/>
    <w:rsid w:val="00E328DF"/>
    <w:rsid w:val="00E33B4C"/>
    <w:rsid w:val="00E3462C"/>
    <w:rsid w:val="00E40C78"/>
    <w:rsid w:val="00E45F6C"/>
    <w:rsid w:val="00E47DDB"/>
    <w:rsid w:val="00E50676"/>
    <w:rsid w:val="00E52316"/>
    <w:rsid w:val="00E54574"/>
    <w:rsid w:val="00E631F2"/>
    <w:rsid w:val="00E71C9A"/>
    <w:rsid w:val="00E72EA4"/>
    <w:rsid w:val="00E7342B"/>
    <w:rsid w:val="00E76541"/>
    <w:rsid w:val="00E81AE6"/>
    <w:rsid w:val="00E877A0"/>
    <w:rsid w:val="00E87C3C"/>
    <w:rsid w:val="00E905B7"/>
    <w:rsid w:val="00E92376"/>
    <w:rsid w:val="00E963A9"/>
    <w:rsid w:val="00E96B13"/>
    <w:rsid w:val="00E975DC"/>
    <w:rsid w:val="00E97CE0"/>
    <w:rsid w:val="00EA0884"/>
    <w:rsid w:val="00EA154C"/>
    <w:rsid w:val="00EA57C5"/>
    <w:rsid w:val="00EB6563"/>
    <w:rsid w:val="00EC3C9B"/>
    <w:rsid w:val="00EC5813"/>
    <w:rsid w:val="00EC58EF"/>
    <w:rsid w:val="00EC5BB3"/>
    <w:rsid w:val="00EC7976"/>
    <w:rsid w:val="00ED0AAA"/>
    <w:rsid w:val="00ED6744"/>
    <w:rsid w:val="00EE0A96"/>
    <w:rsid w:val="00EE52DB"/>
    <w:rsid w:val="00EE541D"/>
    <w:rsid w:val="00EE6EFA"/>
    <w:rsid w:val="00EF2651"/>
    <w:rsid w:val="00EF39C6"/>
    <w:rsid w:val="00EF3A1A"/>
    <w:rsid w:val="00EF77A7"/>
    <w:rsid w:val="00F00939"/>
    <w:rsid w:val="00F04C2A"/>
    <w:rsid w:val="00F04CE2"/>
    <w:rsid w:val="00F075F4"/>
    <w:rsid w:val="00F10F46"/>
    <w:rsid w:val="00F10F91"/>
    <w:rsid w:val="00F1527F"/>
    <w:rsid w:val="00F205FB"/>
    <w:rsid w:val="00F2191B"/>
    <w:rsid w:val="00F25B23"/>
    <w:rsid w:val="00F30535"/>
    <w:rsid w:val="00F3188A"/>
    <w:rsid w:val="00F31B4C"/>
    <w:rsid w:val="00F337EF"/>
    <w:rsid w:val="00F3474F"/>
    <w:rsid w:val="00F34D3A"/>
    <w:rsid w:val="00F377AA"/>
    <w:rsid w:val="00F423D7"/>
    <w:rsid w:val="00F52E41"/>
    <w:rsid w:val="00F57967"/>
    <w:rsid w:val="00F636B2"/>
    <w:rsid w:val="00F63BA1"/>
    <w:rsid w:val="00F70CE4"/>
    <w:rsid w:val="00F83F42"/>
    <w:rsid w:val="00F90B5C"/>
    <w:rsid w:val="00F95170"/>
    <w:rsid w:val="00FA2AB3"/>
    <w:rsid w:val="00FA4A13"/>
    <w:rsid w:val="00FA5278"/>
    <w:rsid w:val="00FA59CE"/>
    <w:rsid w:val="00FA6CD9"/>
    <w:rsid w:val="00FA78B2"/>
    <w:rsid w:val="00FA78FD"/>
    <w:rsid w:val="00FC2B1C"/>
    <w:rsid w:val="00FC2C3B"/>
    <w:rsid w:val="00FC48F3"/>
    <w:rsid w:val="00FD1582"/>
    <w:rsid w:val="00FD40BE"/>
    <w:rsid w:val="00FD5A6D"/>
    <w:rsid w:val="00FE4931"/>
    <w:rsid w:val="00FF44C6"/>
    <w:rsid w:val="00FF635C"/>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B702B7F1-2EE3-469B-94E8-232374770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github.com/bchasco/PSC"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710C6-A315-42AF-97AF-CA4A92C2D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24843</Words>
  <Characters>141608</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166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2</cp:revision>
  <cp:lastPrinted>2016-02-29T17:29:00Z</cp:lastPrinted>
  <dcterms:created xsi:type="dcterms:W3CDTF">2016-03-15T21:36:00Z</dcterms:created>
  <dcterms:modified xsi:type="dcterms:W3CDTF">2016-03-1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4"&gt;&lt;session id="x8172hny"/&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